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421BBF" w:rsidRPr="008B6377" w:rsidRDefault="00421BBF"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421BBF" w:rsidRPr="008B6377" w:rsidRDefault="00421BBF"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421BBF" w:rsidRPr="00FE10F6" w:rsidRDefault="00421BBF" w:rsidP="00ED3ED2">
                            <w:pPr>
                              <w:spacing w:line="276" w:lineRule="auto"/>
                              <w:jc w:val="right"/>
                              <w:rPr>
                                <w:i/>
                                <w:sz w:val="28"/>
                                <w:lang w:val="fr-FR"/>
                              </w:rPr>
                            </w:pPr>
                            <w:r w:rsidRPr="00FE10F6">
                              <w:rPr>
                                <w:i/>
                                <w:sz w:val="28"/>
                                <w:lang w:val="fr-FR"/>
                              </w:rPr>
                              <w:t>« J’ai rêvé tant et plus, mais je n’y entends note. »</w:t>
                            </w:r>
                          </w:p>
                          <w:p w14:paraId="53B4F203" w14:textId="77777777" w:rsidR="00421BBF" w:rsidRPr="00FE10F6" w:rsidRDefault="00421BBF"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421BBF" w:rsidRPr="00FE10F6" w:rsidRDefault="00421BBF" w:rsidP="00ED3ED2">
                      <w:pPr>
                        <w:spacing w:line="276" w:lineRule="auto"/>
                        <w:jc w:val="right"/>
                        <w:rPr>
                          <w:i/>
                          <w:sz w:val="28"/>
                          <w:lang w:val="fr-FR"/>
                        </w:rPr>
                      </w:pPr>
                      <w:r w:rsidRPr="00FE10F6">
                        <w:rPr>
                          <w:i/>
                          <w:sz w:val="28"/>
                          <w:lang w:val="fr-FR"/>
                        </w:rPr>
                        <w:t>« J’ai rêvé tant et plus, mais je n’y entends note. »</w:t>
                      </w:r>
                    </w:p>
                    <w:p w14:paraId="53B4F203" w14:textId="77777777" w:rsidR="00421BBF" w:rsidRPr="00FE10F6" w:rsidRDefault="00421BBF"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421BBF" w:rsidRPr="00C60B4A" w:rsidRDefault="00421BBF"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421BBF" w:rsidRPr="00C60B4A" w:rsidRDefault="00421BBF"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421BBF" w:rsidRPr="00C60B4A" w:rsidRDefault="00421BBF" w:rsidP="00CB6227">
                            <w:pPr>
                              <w:spacing w:after="0" w:line="276" w:lineRule="auto"/>
                              <w:jc w:val="left"/>
                              <w:rPr>
                                <w:i/>
                                <w:sz w:val="28"/>
                                <w:lang w:val="fr-FR"/>
                              </w:rPr>
                            </w:pPr>
                            <w:r w:rsidRPr="00C60B4A">
                              <w:rPr>
                                <w:i/>
                                <w:sz w:val="28"/>
                                <w:lang w:val="fr-FR"/>
                              </w:rPr>
                              <w:t>Et près de moi s'épandre un murmure pareil,</w:t>
                            </w:r>
                          </w:p>
                          <w:p w14:paraId="3BF963B1" w14:textId="0D7990B8" w:rsidR="00421BBF" w:rsidRPr="00C60B4A" w:rsidRDefault="00421BBF"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421BBF" w:rsidRPr="00C60B4A" w:rsidRDefault="00421BBF"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421BBF" w:rsidRPr="00C60B4A" w:rsidRDefault="00421BBF"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421BBF" w:rsidRPr="00C60B4A" w:rsidRDefault="00421BBF"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421BBF" w:rsidRPr="00C60B4A" w:rsidRDefault="00421BBF" w:rsidP="00CB6227">
                      <w:pPr>
                        <w:spacing w:after="0" w:line="276" w:lineRule="auto"/>
                        <w:jc w:val="left"/>
                        <w:rPr>
                          <w:i/>
                          <w:sz w:val="28"/>
                          <w:lang w:val="fr-FR"/>
                        </w:rPr>
                      </w:pPr>
                      <w:r w:rsidRPr="00C60B4A">
                        <w:rPr>
                          <w:i/>
                          <w:sz w:val="28"/>
                          <w:lang w:val="fr-FR"/>
                        </w:rPr>
                        <w:t>Et près de moi s'épandre un murmure pareil,</w:t>
                      </w:r>
                    </w:p>
                    <w:p w14:paraId="3BF963B1" w14:textId="0D7990B8" w:rsidR="00421BBF" w:rsidRPr="00C60B4A" w:rsidRDefault="00421BBF"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421BBF" w:rsidRPr="00C60B4A" w:rsidRDefault="00421BBF"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148617"/>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148618"/>
      <w:r w:rsidRPr="007727F2">
        <w:rPr>
          <w:lang w:val="fr-FR"/>
        </w:rPr>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148619"/>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7A465A0F" w14:textId="77777777" w:rsidR="00E92718" w:rsidRDefault="00F10B90">
          <w:pPr>
            <w:pStyle w:val="TM1"/>
            <w:rPr>
              <w:rFonts w:cstheme="minorBidi"/>
              <w:b w:val="0"/>
              <w:bCs w:val="0"/>
              <w:caps w:val="0"/>
              <w:noProof/>
              <w:sz w:val="22"/>
              <w:szCs w:val="22"/>
            </w:rPr>
          </w:pPr>
          <w:r w:rsidRPr="00A06F55">
            <w:rPr>
              <w:sz w:val="24"/>
              <w:szCs w:val="24"/>
            </w:rPr>
            <w:fldChar w:fldCharType="begin"/>
          </w:r>
          <w:r w:rsidRPr="00A06F55">
            <w:rPr>
              <w:sz w:val="24"/>
              <w:szCs w:val="24"/>
            </w:rPr>
            <w:instrText xml:space="preserve"> TOC \h \z \t "Titre 1;3;Titre 2;4;Titre 3;5;Titre;2;Partie;1" </w:instrText>
          </w:r>
          <w:r w:rsidRPr="00A06F55">
            <w:rPr>
              <w:sz w:val="24"/>
              <w:szCs w:val="24"/>
            </w:rPr>
            <w:fldChar w:fldCharType="separate"/>
          </w:r>
          <w:hyperlink w:anchor="_Toc490148617" w:history="1">
            <w:r w:rsidR="00E92718" w:rsidRPr="002D1250">
              <w:rPr>
                <w:rStyle w:val="Lienhypertexte"/>
                <w:noProof/>
                <w:lang w:val="fr-FR"/>
              </w:rPr>
              <w:t>RÉSUMÉ</w:t>
            </w:r>
            <w:r w:rsidR="00E92718">
              <w:rPr>
                <w:noProof/>
                <w:webHidden/>
              </w:rPr>
              <w:tab/>
            </w:r>
            <w:r w:rsidR="00E92718">
              <w:rPr>
                <w:noProof/>
                <w:webHidden/>
              </w:rPr>
              <w:fldChar w:fldCharType="begin"/>
            </w:r>
            <w:r w:rsidR="00E92718">
              <w:rPr>
                <w:noProof/>
                <w:webHidden/>
              </w:rPr>
              <w:instrText xml:space="preserve"> PAGEREF _Toc490148617 \h </w:instrText>
            </w:r>
            <w:r w:rsidR="00E92718">
              <w:rPr>
                <w:noProof/>
                <w:webHidden/>
              </w:rPr>
            </w:r>
            <w:r w:rsidR="00E92718">
              <w:rPr>
                <w:noProof/>
                <w:webHidden/>
              </w:rPr>
              <w:fldChar w:fldCharType="separate"/>
            </w:r>
            <w:r w:rsidR="00E92718">
              <w:rPr>
                <w:noProof/>
                <w:webHidden/>
              </w:rPr>
              <w:t>6</w:t>
            </w:r>
            <w:r w:rsidR="00E92718">
              <w:rPr>
                <w:noProof/>
                <w:webHidden/>
              </w:rPr>
              <w:fldChar w:fldCharType="end"/>
            </w:r>
          </w:hyperlink>
        </w:p>
        <w:p w14:paraId="77F9D7E0" w14:textId="77777777" w:rsidR="00E92718" w:rsidRDefault="00421BBF">
          <w:pPr>
            <w:pStyle w:val="TM1"/>
            <w:rPr>
              <w:rFonts w:cstheme="minorBidi"/>
              <w:b w:val="0"/>
              <w:bCs w:val="0"/>
              <w:caps w:val="0"/>
              <w:noProof/>
              <w:sz w:val="22"/>
              <w:szCs w:val="22"/>
            </w:rPr>
          </w:pPr>
          <w:hyperlink w:anchor="_Toc490148618" w:history="1">
            <w:r w:rsidR="00E92718" w:rsidRPr="002D1250">
              <w:rPr>
                <w:rStyle w:val="Lienhypertexte"/>
                <w:noProof/>
                <w:lang w:val="fr-FR"/>
              </w:rPr>
              <w:t>ABSTRACT</w:t>
            </w:r>
            <w:r w:rsidR="00E92718">
              <w:rPr>
                <w:noProof/>
                <w:webHidden/>
              </w:rPr>
              <w:tab/>
            </w:r>
            <w:r w:rsidR="00E92718">
              <w:rPr>
                <w:noProof/>
                <w:webHidden/>
              </w:rPr>
              <w:fldChar w:fldCharType="begin"/>
            </w:r>
            <w:r w:rsidR="00E92718">
              <w:rPr>
                <w:noProof/>
                <w:webHidden/>
              </w:rPr>
              <w:instrText xml:space="preserve"> PAGEREF _Toc490148618 \h </w:instrText>
            </w:r>
            <w:r w:rsidR="00E92718">
              <w:rPr>
                <w:noProof/>
                <w:webHidden/>
              </w:rPr>
            </w:r>
            <w:r w:rsidR="00E92718">
              <w:rPr>
                <w:noProof/>
                <w:webHidden/>
              </w:rPr>
              <w:fldChar w:fldCharType="separate"/>
            </w:r>
            <w:r w:rsidR="00E92718">
              <w:rPr>
                <w:noProof/>
                <w:webHidden/>
              </w:rPr>
              <w:t>7</w:t>
            </w:r>
            <w:r w:rsidR="00E92718">
              <w:rPr>
                <w:noProof/>
                <w:webHidden/>
              </w:rPr>
              <w:fldChar w:fldCharType="end"/>
            </w:r>
          </w:hyperlink>
        </w:p>
        <w:p w14:paraId="46DB91E7" w14:textId="77777777" w:rsidR="00E92718" w:rsidRDefault="00421BBF">
          <w:pPr>
            <w:pStyle w:val="TM1"/>
            <w:rPr>
              <w:rFonts w:cstheme="minorBidi"/>
              <w:b w:val="0"/>
              <w:bCs w:val="0"/>
              <w:caps w:val="0"/>
              <w:noProof/>
              <w:sz w:val="22"/>
              <w:szCs w:val="22"/>
            </w:rPr>
          </w:pPr>
          <w:hyperlink w:anchor="_Toc490148619" w:history="1">
            <w:r w:rsidR="00E92718" w:rsidRPr="002D1250">
              <w:rPr>
                <w:rStyle w:val="Lienhypertexte"/>
                <w:noProof/>
              </w:rPr>
              <w:t>TABLE OF CONTENT</w:t>
            </w:r>
            <w:r w:rsidR="00E92718">
              <w:rPr>
                <w:noProof/>
                <w:webHidden/>
              </w:rPr>
              <w:tab/>
            </w:r>
            <w:r w:rsidR="00E92718">
              <w:rPr>
                <w:noProof/>
                <w:webHidden/>
              </w:rPr>
              <w:fldChar w:fldCharType="begin"/>
            </w:r>
            <w:r w:rsidR="00E92718">
              <w:rPr>
                <w:noProof/>
                <w:webHidden/>
              </w:rPr>
              <w:instrText xml:space="preserve"> PAGEREF _Toc490148619 \h </w:instrText>
            </w:r>
            <w:r w:rsidR="00E92718">
              <w:rPr>
                <w:noProof/>
                <w:webHidden/>
              </w:rPr>
            </w:r>
            <w:r w:rsidR="00E92718">
              <w:rPr>
                <w:noProof/>
                <w:webHidden/>
              </w:rPr>
              <w:fldChar w:fldCharType="separate"/>
            </w:r>
            <w:r w:rsidR="00E92718">
              <w:rPr>
                <w:noProof/>
                <w:webHidden/>
              </w:rPr>
              <w:t>8</w:t>
            </w:r>
            <w:r w:rsidR="00E92718">
              <w:rPr>
                <w:noProof/>
                <w:webHidden/>
              </w:rPr>
              <w:fldChar w:fldCharType="end"/>
            </w:r>
          </w:hyperlink>
        </w:p>
        <w:p w14:paraId="7079298D" w14:textId="77777777" w:rsidR="00E92718" w:rsidRDefault="00421BBF">
          <w:pPr>
            <w:pStyle w:val="TM1"/>
            <w:rPr>
              <w:rFonts w:cstheme="minorBidi"/>
              <w:b w:val="0"/>
              <w:bCs w:val="0"/>
              <w:caps w:val="0"/>
              <w:noProof/>
              <w:sz w:val="22"/>
              <w:szCs w:val="22"/>
            </w:rPr>
          </w:pPr>
          <w:hyperlink w:anchor="_Toc490148620" w:history="1">
            <w:r w:rsidR="00E92718" w:rsidRPr="002D1250">
              <w:rPr>
                <w:rStyle w:val="Lienhypertexte"/>
                <w:noProof/>
              </w:rPr>
              <w:t>LIST OF PUBLICATIONS</w:t>
            </w:r>
            <w:r w:rsidR="00E92718">
              <w:rPr>
                <w:noProof/>
                <w:webHidden/>
              </w:rPr>
              <w:tab/>
            </w:r>
            <w:r w:rsidR="00E92718">
              <w:rPr>
                <w:noProof/>
                <w:webHidden/>
              </w:rPr>
              <w:fldChar w:fldCharType="begin"/>
            </w:r>
            <w:r w:rsidR="00E92718">
              <w:rPr>
                <w:noProof/>
                <w:webHidden/>
              </w:rPr>
              <w:instrText xml:space="preserve"> PAGEREF _Toc490148620 \h </w:instrText>
            </w:r>
            <w:r w:rsidR="00E92718">
              <w:rPr>
                <w:noProof/>
                <w:webHidden/>
              </w:rPr>
            </w:r>
            <w:r w:rsidR="00E92718">
              <w:rPr>
                <w:noProof/>
                <w:webHidden/>
              </w:rPr>
              <w:fldChar w:fldCharType="separate"/>
            </w:r>
            <w:r w:rsidR="00E92718">
              <w:rPr>
                <w:noProof/>
                <w:webHidden/>
              </w:rPr>
              <w:t>10</w:t>
            </w:r>
            <w:r w:rsidR="00E92718">
              <w:rPr>
                <w:noProof/>
                <w:webHidden/>
              </w:rPr>
              <w:fldChar w:fldCharType="end"/>
            </w:r>
          </w:hyperlink>
        </w:p>
        <w:p w14:paraId="733BEFDE" w14:textId="77777777" w:rsidR="00E92718" w:rsidRDefault="00421BBF">
          <w:pPr>
            <w:pStyle w:val="TM1"/>
            <w:rPr>
              <w:rFonts w:cstheme="minorBidi"/>
              <w:b w:val="0"/>
              <w:bCs w:val="0"/>
              <w:caps w:val="0"/>
              <w:noProof/>
              <w:sz w:val="22"/>
              <w:szCs w:val="22"/>
            </w:rPr>
          </w:pPr>
          <w:hyperlink w:anchor="_Toc490148621" w:history="1">
            <w:r w:rsidR="00E92718" w:rsidRPr="002D1250">
              <w:rPr>
                <w:rStyle w:val="Lienhypertexte"/>
                <w:noProof/>
              </w:rPr>
              <w:t>LIST OF ACRONYMS</w:t>
            </w:r>
            <w:r w:rsidR="00E92718">
              <w:rPr>
                <w:noProof/>
                <w:webHidden/>
              </w:rPr>
              <w:tab/>
            </w:r>
            <w:r w:rsidR="00E92718">
              <w:rPr>
                <w:noProof/>
                <w:webHidden/>
              </w:rPr>
              <w:fldChar w:fldCharType="begin"/>
            </w:r>
            <w:r w:rsidR="00E92718">
              <w:rPr>
                <w:noProof/>
                <w:webHidden/>
              </w:rPr>
              <w:instrText xml:space="preserve"> PAGEREF _Toc490148621 \h </w:instrText>
            </w:r>
            <w:r w:rsidR="00E92718">
              <w:rPr>
                <w:noProof/>
                <w:webHidden/>
              </w:rPr>
            </w:r>
            <w:r w:rsidR="00E92718">
              <w:rPr>
                <w:noProof/>
                <w:webHidden/>
              </w:rPr>
              <w:fldChar w:fldCharType="separate"/>
            </w:r>
            <w:r w:rsidR="00E92718">
              <w:rPr>
                <w:noProof/>
                <w:webHidden/>
              </w:rPr>
              <w:t>11</w:t>
            </w:r>
            <w:r w:rsidR="00E92718">
              <w:rPr>
                <w:noProof/>
                <w:webHidden/>
              </w:rPr>
              <w:fldChar w:fldCharType="end"/>
            </w:r>
          </w:hyperlink>
        </w:p>
        <w:p w14:paraId="5D6E1C58" w14:textId="77777777" w:rsidR="00E92718" w:rsidRDefault="00421BBF">
          <w:pPr>
            <w:pStyle w:val="TM1"/>
            <w:rPr>
              <w:rFonts w:cstheme="minorBidi"/>
              <w:b w:val="0"/>
              <w:bCs w:val="0"/>
              <w:caps w:val="0"/>
              <w:noProof/>
              <w:sz w:val="22"/>
              <w:szCs w:val="22"/>
            </w:rPr>
          </w:pPr>
          <w:hyperlink w:anchor="_Toc490148622" w:history="1">
            <w:r w:rsidR="00E92718" w:rsidRPr="002D1250">
              <w:rPr>
                <w:rStyle w:val="Lienhypertexte"/>
                <w:noProof/>
              </w:rPr>
              <w:t>FIGURES AND TABLES</w:t>
            </w:r>
            <w:r w:rsidR="00E92718">
              <w:rPr>
                <w:noProof/>
                <w:webHidden/>
              </w:rPr>
              <w:tab/>
            </w:r>
            <w:r w:rsidR="00E92718">
              <w:rPr>
                <w:noProof/>
                <w:webHidden/>
              </w:rPr>
              <w:fldChar w:fldCharType="begin"/>
            </w:r>
            <w:r w:rsidR="00E92718">
              <w:rPr>
                <w:noProof/>
                <w:webHidden/>
              </w:rPr>
              <w:instrText xml:space="preserve"> PAGEREF _Toc490148622 \h </w:instrText>
            </w:r>
            <w:r w:rsidR="00E92718">
              <w:rPr>
                <w:noProof/>
                <w:webHidden/>
              </w:rPr>
            </w:r>
            <w:r w:rsidR="00E92718">
              <w:rPr>
                <w:noProof/>
                <w:webHidden/>
              </w:rPr>
              <w:fldChar w:fldCharType="separate"/>
            </w:r>
            <w:r w:rsidR="00E92718">
              <w:rPr>
                <w:noProof/>
                <w:webHidden/>
              </w:rPr>
              <w:t>12</w:t>
            </w:r>
            <w:r w:rsidR="00E92718">
              <w:rPr>
                <w:noProof/>
                <w:webHidden/>
              </w:rPr>
              <w:fldChar w:fldCharType="end"/>
            </w:r>
          </w:hyperlink>
        </w:p>
        <w:p w14:paraId="6442502E" w14:textId="77777777" w:rsidR="00E92718" w:rsidRDefault="00421BBF">
          <w:pPr>
            <w:pStyle w:val="TM1"/>
            <w:rPr>
              <w:rFonts w:cstheme="minorBidi"/>
              <w:b w:val="0"/>
              <w:bCs w:val="0"/>
              <w:caps w:val="0"/>
              <w:noProof/>
              <w:sz w:val="22"/>
              <w:szCs w:val="22"/>
            </w:rPr>
          </w:pPr>
          <w:hyperlink w:anchor="_Toc490148623" w:history="1">
            <w:r w:rsidR="00E92718" w:rsidRPr="002D1250">
              <w:rPr>
                <w:rStyle w:val="Lienhypertexte"/>
                <w:noProof/>
                <w:lang w:val="fr-FR"/>
              </w:rPr>
              <w:t>ACKNOWLEDGMENTS</w:t>
            </w:r>
            <w:r w:rsidR="00E92718">
              <w:rPr>
                <w:noProof/>
                <w:webHidden/>
              </w:rPr>
              <w:tab/>
            </w:r>
            <w:r w:rsidR="00E92718">
              <w:rPr>
                <w:noProof/>
                <w:webHidden/>
              </w:rPr>
              <w:fldChar w:fldCharType="begin"/>
            </w:r>
            <w:r w:rsidR="00E92718">
              <w:rPr>
                <w:noProof/>
                <w:webHidden/>
              </w:rPr>
              <w:instrText xml:space="preserve"> PAGEREF _Toc490148623 \h </w:instrText>
            </w:r>
            <w:r w:rsidR="00E92718">
              <w:rPr>
                <w:noProof/>
                <w:webHidden/>
              </w:rPr>
            </w:r>
            <w:r w:rsidR="00E92718">
              <w:rPr>
                <w:noProof/>
                <w:webHidden/>
              </w:rPr>
              <w:fldChar w:fldCharType="separate"/>
            </w:r>
            <w:r w:rsidR="00E92718">
              <w:rPr>
                <w:noProof/>
                <w:webHidden/>
              </w:rPr>
              <w:t>13</w:t>
            </w:r>
            <w:r w:rsidR="00E92718">
              <w:rPr>
                <w:noProof/>
                <w:webHidden/>
              </w:rPr>
              <w:fldChar w:fldCharType="end"/>
            </w:r>
          </w:hyperlink>
        </w:p>
        <w:p w14:paraId="5F0AEA59" w14:textId="77777777" w:rsidR="00E92718" w:rsidRDefault="00421BBF">
          <w:pPr>
            <w:pStyle w:val="TM1"/>
            <w:rPr>
              <w:rFonts w:cstheme="minorBidi"/>
              <w:b w:val="0"/>
              <w:bCs w:val="0"/>
              <w:caps w:val="0"/>
              <w:noProof/>
              <w:sz w:val="22"/>
              <w:szCs w:val="22"/>
            </w:rPr>
          </w:pPr>
          <w:hyperlink w:anchor="_Toc490148624" w:history="1">
            <w:r w:rsidR="00E92718" w:rsidRPr="002D1250">
              <w:rPr>
                <w:rStyle w:val="Lienhypertexte"/>
                <w:noProof/>
                <w:lang w:val="fr-FR"/>
              </w:rPr>
              <w:t>GENERAL INTRODUCTION</w:t>
            </w:r>
            <w:r w:rsidR="00E92718">
              <w:rPr>
                <w:noProof/>
                <w:webHidden/>
              </w:rPr>
              <w:tab/>
            </w:r>
            <w:r w:rsidR="00E92718">
              <w:rPr>
                <w:noProof/>
                <w:webHidden/>
              </w:rPr>
              <w:fldChar w:fldCharType="begin"/>
            </w:r>
            <w:r w:rsidR="00E92718">
              <w:rPr>
                <w:noProof/>
                <w:webHidden/>
              </w:rPr>
              <w:instrText xml:space="preserve"> PAGEREF _Toc490148624 \h </w:instrText>
            </w:r>
            <w:r w:rsidR="00E92718">
              <w:rPr>
                <w:noProof/>
                <w:webHidden/>
              </w:rPr>
            </w:r>
            <w:r w:rsidR="00E92718">
              <w:rPr>
                <w:noProof/>
                <w:webHidden/>
              </w:rPr>
              <w:fldChar w:fldCharType="separate"/>
            </w:r>
            <w:r w:rsidR="00E92718">
              <w:rPr>
                <w:noProof/>
                <w:webHidden/>
              </w:rPr>
              <w:t>14</w:t>
            </w:r>
            <w:r w:rsidR="00E92718">
              <w:rPr>
                <w:noProof/>
                <w:webHidden/>
              </w:rPr>
              <w:fldChar w:fldCharType="end"/>
            </w:r>
          </w:hyperlink>
        </w:p>
        <w:p w14:paraId="40CD38EA" w14:textId="77777777" w:rsidR="00E92718" w:rsidRDefault="00421BBF">
          <w:pPr>
            <w:pStyle w:val="TM2"/>
            <w:tabs>
              <w:tab w:val="left" w:pos="720"/>
              <w:tab w:val="right" w:leader="dot" w:pos="9063"/>
            </w:tabs>
            <w:rPr>
              <w:rFonts w:cstheme="minorBidi"/>
              <w:smallCaps w:val="0"/>
              <w:noProof/>
              <w:sz w:val="22"/>
              <w:szCs w:val="22"/>
            </w:rPr>
          </w:pPr>
          <w:hyperlink w:anchor="_Toc490148625" w:history="1">
            <w:r w:rsidR="00E92718" w:rsidRPr="002D1250">
              <w:rPr>
                <w:rStyle w:val="Lienhypertexte"/>
                <w:noProof/>
              </w:rPr>
              <w:t>I.</w:t>
            </w:r>
            <w:r w:rsidR="00E92718">
              <w:rPr>
                <w:rFonts w:cstheme="minorBidi"/>
                <w:smallCaps w:val="0"/>
                <w:noProof/>
                <w:sz w:val="22"/>
                <w:szCs w:val="22"/>
              </w:rPr>
              <w:tab/>
            </w:r>
            <w:r w:rsidR="00E92718" w:rsidRPr="002D1250">
              <w:rPr>
                <w:rStyle w:val="Lienhypertexte"/>
                <w:noProof/>
              </w:rPr>
              <w:t>The science of sleep and dreams</w:t>
            </w:r>
            <w:r w:rsidR="00E92718">
              <w:rPr>
                <w:noProof/>
                <w:webHidden/>
              </w:rPr>
              <w:tab/>
            </w:r>
            <w:r w:rsidR="00E92718">
              <w:rPr>
                <w:noProof/>
                <w:webHidden/>
              </w:rPr>
              <w:fldChar w:fldCharType="begin"/>
            </w:r>
            <w:r w:rsidR="00E92718">
              <w:rPr>
                <w:noProof/>
                <w:webHidden/>
              </w:rPr>
              <w:instrText xml:space="preserve"> PAGEREF _Toc490148625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1C0D4805" w14:textId="77777777" w:rsidR="00E92718" w:rsidRDefault="00421BBF">
          <w:pPr>
            <w:pStyle w:val="TM3"/>
            <w:tabs>
              <w:tab w:val="left" w:pos="1200"/>
              <w:tab w:val="right" w:leader="dot" w:pos="9063"/>
            </w:tabs>
            <w:rPr>
              <w:rFonts w:cstheme="minorBidi"/>
              <w:i w:val="0"/>
              <w:iCs w:val="0"/>
              <w:noProof/>
              <w:sz w:val="22"/>
              <w:szCs w:val="22"/>
            </w:rPr>
          </w:pPr>
          <w:hyperlink w:anchor="_Toc490148626" w:history="1">
            <w:r w:rsidR="00E92718" w:rsidRPr="002D1250">
              <w:rPr>
                <w:rStyle w:val="Lienhypertexte"/>
                <w:noProof/>
              </w:rPr>
              <w:t>I. 1.</w:t>
            </w:r>
            <w:r w:rsidR="00E92718">
              <w:rPr>
                <w:rFonts w:cstheme="minorBidi"/>
                <w:i w:val="0"/>
                <w:iCs w:val="0"/>
                <w:noProof/>
                <w:sz w:val="22"/>
                <w:szCs w:val="22"/>
              </w:rPr>
              <w:tab/>
            </w:r>
            <w:r w:rsidR="00E92718" w:rsidRPr="002D1250">
              <w:rPr>
                <w:rStyle w:val="Lienhypertexte"/>
                <w:noProof/>
              </w:rPr>
              <w:t>Dreams</w:t>
            </w:r>
            <w:r w:rsidR="00E92718">
              <w:rPr>
                <w:noProof/>
                <w:webHidden/>
              </w:rPr>
              <w:tab/>
            </w:r>
            <w:r w:rsidR="00E92718">
              <w:rPr>
                <w:noProof/>
                <w:webHidden/>
              </w:rPr>
              <w:fldChar w:fldCharType="begin"/>
            </w:r>
            <w:r w:rsidR="00E92718">
              <w:rPr>
                <w:noProof/>
                <w:webHidden/>
              </w:rPr>
              <w:instrText xml:space="preserve"> PAGEREF _Toc490148626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4490A795" w14:textId="77777777" w:rsidR="00E92718" w:rsidRDefault="00421BBF">
          <w:pPr>
            <w:pStyle w:val="TM4"/>
            <w:tabs>
              <w:tab w:val="left" w:pos="1440"/>
              <w:tab w:val="right" w:leader="dot" w:pos="9063"/>
            </w:tabs>
            <w:rPr>
              <w:rFonts w:cstheme="minorBidi"/>
              <w:noProof/>
              <w:sz w:val="22"/>
              <w:szCs w:val="22"/>
            </w:rPr>
          </w:pPr>
          <w:hyperlink w:anchor="_Toc490148627" w:history="1">
            <w:r w:rsidR="00E92718" w:rsidRPr="002D1250">
              <w:rPr>
                <w:rStyle w:val="Lienhypertexte"/>
                <w:noProof/>
              </w:rPr>
              <w:t>I. 1. A.</w:t>
            </w:r>
            <w:r w:rsidR="00E92718">
              <w:rPr>
                <w:rFonts w:cstheme="minorBidi"/>
                <w:noProof/>
                <w:sz w:val="22"/>
                <w:szCs w:val="22"/>
              </w:rPr>
              <w:tab/>
            </w:r>
            <w:r w:rsidR="00E92718" w:rsidRPr="002D1250">
              <w:rPr>
                <w:rStyle w:val="Lienhypertexte"/>
                <w:noProof/>
              </w:rPr>
              <w:t>Modern definition</w:t>
            </w:r>
            <w:r w:rsidR="00E92718">
              <w:rPr>
                <w:noProof/>
                <w:webHidden/>
              </w:rPr>
              <w:tab/>
            </w:r>
            <w:r w:rsidR="00E92718">
              <w:rPr>
                <w:noProof/>
                <w:webHidden/>
              </w:rPr>
              <w:fldChar w:fldCharType="begin"/>
            </w:r>
            <w:r w:rsidR="00E92718">
              <w:rPr>
                <w:noProof/>
                <w:webHidden/>
              </w:rPr>
              <w:instrText xml:space="preserve"> PAGEREF _Toc490148627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7C79C8B5" w14:textId="77777777" w:rsidR="00E92718" w:rsidRDefault="00421BBF">
          <w:pPr>
            <w:pStyle w:val="TM4"/>
            <w:tabs>
              <w:tab w:val="left" w:pos="1440"/>
              <w:tab w:val="right" w:leader="dot" w:pos="9063"/>
            </w:tabs>
            <w:rPr>
              <w:rFonts w:cstheme="minorBidi"/>
              <w:noProof/>
              <w:sz w:val="22"/>
              <w:szCs w:val="22"/>
            </w:rPr>
          </w:pPr>
          <w:hyperlink w:anchor="_Toc490148628" w:history="1">
            <w:r w:rsidR="00E92718" w:rsidRPr="002D1250">
              <w:rPr>
                <w:rStyle w:val="Lienhypertexte"/>
                <w:noProof/>
              </w:rPr>
              <w:t>I. 1. B.</w:t>
            </w:r>
            <w:r w:rsidR="00E92718">
              <w:rPr>
                <w:rFonts w:cstheme="minorBidi"/>
                <w:noProof/>
                <w:sz w:val="22"/>
                <w:szCs w:val="22"/>
              </w:rPr>
              <w:tab/>
            </w:r>
            <w:r w:rsidR="00E92718" w:rsidRPr="002D1250">
              <w:rPr>
                <w:rStyle w:val="Lienhypertexte"/>
                <w:noProof/>
              </w:rPr>
              <w:t>Dreams as a scientific object</w:t>
            </w:r>
            <w:r w:rsidR="00E92718">
              <w:rPr>
                <w:noProof/>
                <w:webHidden/>
              </w:rPr>
              <w:tab/>
            </w:r>
            <w:r w:rsidR="00E92718">
              <w:rPr>
                <w:noProof/>
                <w:webHidden/>
              </w:rPr>
              <w:fldChar w:fldCharType="begin"/>
            </w:r>
            <w:r w:rsidR="00E92718">
              <w:rPr>
                <w:noProof/>
                <w:webHidden/>
              </w:rPr>
              <w:instrText xml:space="preserve"> PAGEREF _Toc490148628 \h </w:instrText>
            </w:r>
            <w:r w:rsidR="00E92718">
              <w:rPr>
                <w:noProof/>
                <w:webHidden/>
              </w:rPr>
            </w:r>
            <w:r w:rsidR="00E92718">
              <w:rPr>
                <w:noProof/>
                <w:webHidden/>
              </w:rPr>
              <w:fldChar w:fldCharType="separate"/>
            </w:r>
            <w:r w:rsidR="00E92718">
              <w:rPr>
                <w:noProof/>
                <w:webHidden/>
              </w:rPr>
              <w:t>18</w:t>
            </w:r>
            <w:r w:rsidR="00E92718">
              <w:rPr>
                <w:noProof/>
                <w:webHidden/>
              </w:rPr>
              <w:fldChar w:fldCharType="end"/>
            </w:r>
          </w:hyperlink>
        </w:p>
        <w:p w14:paraId="6715AFD4" w14:textId="77777777" w:rsidR="00E92718" w:rsidRDefault="00421BBF">
          <w:pPr>
            <w:pStyle w:val="TM3"/>
            <w:tabs>
              <w:tab w:val="left" w:pos="1200"/>
              <w:tab w:val="right" w:leader="dot" w:pos="9063"/>
            </w:tabs>
            <w:rPr>
              <w:rFonts w:cstheme="minorBidi"/>
              <w:i w:val="0"/>
              <w:iCs w:val="0"/>
              <w:noProof/>
              <w:sz w:val="22"/>
              <w:szCs w:val="22"/>
            </w:rPr>
          </w:pPr>
          <w:hyperlink w:anchor="_Toc490148629" w:history="1">
            <w:r w:rsidR="00E92718" w:rsidRPr="002D1250">
              <w:rPr>
                <w:rStyle w:val="Lienhypertexte"/>
                <w:noProof/>
              </w:rPr>
              <w:t>I. 2.</w:t>
            </w:r>
            <w:r w:rsidR="00E92718">
              <w:rPr>
                <w:rFonts w:cstheme="minorBidi"/>
                <w:i w:val="0"/>
                <w:iCs w:val="0"/>
                <w:noProof/>
                <w:sz w:val="22"/>
                <w:szCs w:val="22"/>
              </w:rPr>
              <w:tab/>
            </w:r>
            <w:r w:rsidR="00E92718" w:rsidRPr="002D1250">
              <w:rPr>
                <w:rStyle w:val="Lienhypertexte"/>
                <w:noProof/>
              </w:rPr>
              <w:t>Sleep</w:t>
            </w:r>
            <w:r w:rsidR="00E92718">
              <w:rPr>
                <w:noProof/>
                <w:webHidden/>
              </w:rPr>
              <w:tab/>
            </w:r>
            <w:r w:rsidR="00E92718">
              <w:rPr>
                <w:noProof/>
                <w:webHidden/>
              </w:rPr>
              <w:fldChar w:fldCharType="begin"/>
            </w:r>
            <w:r w:rsidR="00E92718">
              <w:rPr>
                <w:noProof/>
                <w:webHidden/>
              </w:rPr>
              <w:instrText xml:space="preserve"> PAGEREF _Toc490148629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46073D65" w14:textId="77777777" w:rsidR="00E92718" w:rsidRDefault="00421BBF">
          <w:pPr>
            <w:pStyle w:val="TM4"/>
            <w:tabs>
              <w:tab w:val="left" w:pos="1440"/>
              <w:tab w:val="right" w:leader="dot" w:pos="9063"/>
            </w:tabs>
            <w:rPr>
              <w:rFonts w:cstheme="minorBidi"/>
              <w:noProof/>
              <w:sz w:val="22"/>
              <w:szCs w:val="22"/>
            </w:rPr>
          </w:pPr>
          <w:hyperlink w:anchor="_Toc490148630" w:history="1">
            <w:r w:rsidR="00E92718" w:rsidRPr="002D1250">
              <w:rPr>
                <w:rStyle w:val="Lienhypertexte"/>
                <w:noProof/>
              </w:rPr>
              <w:t>I. 2. A.</w:t>
            </w:r>
            <w:r w:rsidR="00E92718">
              <w:rPr>
                <w:rFonts w:cstheme="minorBidi"/>
                <w:noProof/>
                <w:sz w:val="22"/>
                <w:szCs w:val="22"/>
              </w:rPr>
              <w:tab/>
            </w:r>
            <w:r w:rsidR="00E92718" w:rsidRPr="002D1250">
              <w:rPr>
                <w:rStyle w:val="Lienhypertexte"/>
                <w:noProof/>
              </w:rPr>
              <w:t>Definition</w:t>
            </w:r>
            <w:r w:rsidR="00E92718">
              <w:rPr>
                <w:noProof/>
                <w:webHidden/>
              </w:rPr>
              <w:tab/>
            </w:r>
            <w:r w:rsidR="00E92718">
              <w:rPr>
                <w:noProof/>
                <w:webHidden/>
              </w:rPr>
              <w:fldChar w:fldCharType="begin"/>
            </w:r>
            <w:r w:rsidR="00E92718">
              <w:rPr>
                <w:noProof/>
                <w:webHidden/>
              </w:rPr>
              <w:instrText xml:space="preserve"> PAGEREF _Toc490148630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1ECB1C51" w14:textId="77777777" w:rsidR="00E92718" w:rsidRDefault="00421BBF">
          <w:pPr>
            <w:pStyle w:val="TM4"/>
            <w:tabs>
              <w:tab w:val="left" w:pos="1440"/>
              <w:tab w:val="right" w:leader="dot" w:pos="9063"/>
            </w:tabs>
            <w:rPr>
              <w:rFonts w:cstheme="minorBidi"/>
              <w:noProof/>
              <w:sz w:val="22"/>
              <w:szCs w:val="22"/>
            </w:rPr>
          </w:pPr>
          <w:hyperlink w:anchor="_Toc490148631" w:history="1">
            <w:r w:rsidR="00E92718" w:rsidRPr="002D1250">
              <w:rPr>
                <w:rStyle w:val="Lienhypertexte"/>
                <w:noProof/>
              </w:rPr>
              <w:t>I. 2. B.</w:t>
            </w:r>
            <w:r w:rsidR="00E92718">
              <w:rPr>
                <w:rFonts w:cstheme="minorBidi"/>
                <w:noProof/>
                <w:sz w:val="22"/>
                <w:szCs w:val="22"/>
              </w:rPr>
              <w:tab/>
            </w:r>
            <w:r w:rsidR="00E92718" w:rsidRPr="002D1250">
              <w:rPr>
                <w:rStyle w:val="Lienhypertexte"/>
                <w:noProof/>
              </w:rPr>
              <w:t>Sleep stages</w:t>
            </w:r>
            <w:r w:rsidR="00E92718">
              <w:rPr>
                <w:noProof/>
                <w:webHidden/>
              </w:rPr>
              <w:tab/>
            </w:r>
            <w:r w:rsidR="00E92718">
              <w:rPr>
                <w:noProof/>
                <w:webHidden/>
              </w:rPr>
              <w:fldChar w:fldCharType="begin"/>
            </w:r>
            <w:r w:rsidR="00E92718">
              <w:rPr>
                <w:noProof/>
                <w:webHidden/>
              </w:rPr>
              <w:instrText xml:space="preserve"> PAGEREF _Toc490148631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710A13FC" w14:textId="77777777" w:rsidR="00E92718" w:rsidRDefault="00421BBF">
          <w:pPr>
            <w:pStyle w:val="TM4"/>
            <w:tabs>
              <w:tab w:val="left" w:pos="1440"/>
              <w:tab w:val="right" w:leader="dot" w:pos="9063"/>
            </w:tabs>
            <w:rPr>
              <w:rFonts w:cstheme="minorBidi"/>
              <w:noProof/>
              <w:sz w:val="22"/>
              <w:szCs w:val="22"/>
            </w:rPr>
          </w:pPr>
          <w:hyperlink w:anchor="_Toc490148632" w:history="1">
            <w:r w:rsidR="00E92718" w:rsidRPr="002D1250">
              <w:rPr>
                <w:rStyle w:val="Lienhypertexte"/>
                <w:noProof/>
              </w:rPr>
              <w:t>I. 2. C.</w:t>
            </w:r>
            <w:r w:rsidR="00E92718">
              <w:rPr>
                <w:rFonts w:cstheme="minorBidi"/>
                <w:noProof/>
                <w:sz w:val="22"/>
                <w:szCs w:val="22"/>
              </w:rPr>
              <w:tab/>
            </w:r>
            <w:r w:rsidR="00E92718" w:rsidRPr="002D1250">
              <w:rPr>
                <w:rStyle w:val="Lienhypertexte"/>
                <w:noProof/>
              </w:rPr>
              <w:t>Sleep architecture</w:t>
            </w:r>
            <w:r w:rsidR="00E92718">
              <w:rPr>
                <w:noProof/>
                <w:webHidden/>
              </w:rPr>
              <w:tab/>
            </w:r>
            <w:r w:rsidR="00E92718">
              <w:rPr>
                <w:noProof/>
                <w:webHidden/>
              </w:rPr>
              <w:fldChar w:fldCharType="begin"/>
            </w:r>
            <w:r w:rsidR="00E92718">
              <w:rPr>
                <w:noProof/>
                <w:webHidden/>
              </w:rPr>
              <w:instrText xml:space="preserve"> PAGEREF _Toc490148632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2AAD8C1B" w14:textId="77777777" w:rsidR="00E92718" w:rsidRDefault="00421BBF">
          <w:pPr>
            <w:pStyle w:val="TM4"/>
            <w:tabs>
              <w:tab w:val="left" w:pos="1440"/>
              <w:tab w:val="right" w:leader="dot" w:pos="9063"/>
            </w:tabs>
            <w:rPr>
              <w:rFonts w:cstheme="minorBidi"/>
              <w:noProof/>
              <w:sz w:val="22"/>
              <w:szCs w:val="22"/>
            </w:rPr>
          </w:pPr>
          <w:hyperlink w:anchor="_Toc490148633" w:history="1">
            <w:r w:rsidR="00E92718" w:rsidRPr="002D1250">
              <w:rPr>
                <w:rStyle w:val="Lienhypertexte"/>
                <w:noProof/>
              </w:rPr>
              <w:t>I. 2. D.</w:t>
            </w:r>
            <w:r w:rsidR="00E92718">
              <w:rPr>
                <w:rFonts w:cstheme="minorBidi"/>
                <w:noProof/>
                <w:sz w:val="22"/>
                <w:szCs w:val="22"/>
              </w:rPr>
              <w:tab/>
            </w:r>
            <w:r w:rsidR="00E92718" w:rsidRPr="002D1250">
              <w:rPr>
                <w:rStyle w:val="Lienhypertexte"/>
                <w:noProof/>
              </w:rPr>
              <w:t>Methodology: EEG and ERP</w:t>
            </w:r>
            <w:r w:rsidR="00E92718">
              <w:rPr>
                <w:noProof/>
                <w:webHidden/>
              </w:rPr>
              <w:tab/>
            </w:r>
            <w:r w:rsidR="00E92718">
              <w:rPr>
                <w:noProof/>
                <w:webHidden/>
              </w:rPr>
              <w:fldChar w:fldCharType="begin"/>
            </w:r>
            <w:r w:rsidR="00E92718">
              <w:rPr>
                <w:noProof/>
                <w:webHidden/>
              </w:rPr>
              <w:instrText xml:space="preserve"> PAGEREF _Toc490148633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5EE4AE77" w14:textId="77777777" w:rsidR="00E92718" w:rsidRDefault="00421BBF">
          <w:pPr>
            <w:pStyle w:val="TM3"/>
            <w:tabs>
              <w:tab w:val="left" w:pos="1200"/>
              <w:tab w:val="right" w:leader="dot" w:pos="9063"/>
            </w:tabs>
            <w:rPr>
              <w:rFonts w:cstheme="minorBidi"/>
              <w:i w:val="0"/>
              <w:iCs w:val="0"/>
              <w:noProof/>
              <w:sz w:val="22"/>
              <w:szCs w:val="22"/>
            </w:rPr>
          </w:pPr>
          <w:hyperlink w:anchor="_Toc490148634" w:history="1">
            <w:r w:rsidR="00E92718" w:rsidRPr="002D1250">
              <w:rPr>
                <w:rStyle w:val="Lienhypertexte"/>
                <w:noProof/>
              </w:rPr>
              <w:t>I. 3.</w:t>
            </w:r>
            <w:r w:rsidR="00E92718">
              <w:rPr>
                <w:rFonts w:cstheme="minorBidi"/>
                <w:i w:val="0"/>
                <w:iCs w:val="0"/>
                <w:noProof/>
                <w:sz w:val="22"/>
                <w:szCs w:val="22"/>
              </w:rPr>
              <w:tab/>
            </w:r>
            <w:r w:rsidR="00E92718" w:rsidRPr="002D1250">
              <w:rPr>
                <w:rStyle w:val="Lienhypertexte"/>
                <w:noProof/>
              </w:rPr>
              <w:t>Link between dreaming and sleep stages</w:t>
            </w:r>
            <w:r w:rsidR="00E92718">
              <w:rPr>
                <w:noProof/>
                <w:webHidden/>
              </w:rPr>
              <w:tab/>
            </w:r>
            <w:r w:rsidR="00E92718">
              <w:rPr>
                <w:noProof/>
                <w:webHidden/>
              </w:rPr>
              <w:fldChar w:fldCharType="begin"/>
            </w:r>
            <w:r w:rsidR="00E92718">
              <w:rPr>
                <w:noProof/>
                <w:webHidden/>
              </w:rPr>
              <w:instrText xml:space="preserve"> PAGEREF _Toc490148634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0605F016" w14:textId="77777777" w:rsidR="00E92718" w:rsidRDefault="00421BBF">
          <w:pPr>
            <w:pStyle w:val="TM4"/>
            <w:tabs>
              <w:tab w:val="left" w:pos="1440"/>
              <w:tab w:val="right" w:leader="dot" w:pos="9063"/>
            </w:tabs>
            <w:rPr>
              <w:rFonts w:cstheme="minorBidi"/>
              <w:noProof/>
              <w:sz w:val="22"/>
              <w:szCs w:val="22"/>
            </w:rPr>
          </w:pPr>
          <w:hyperlink w:anchor="_Toc490148635" w:history="1">
            <w:r w:rsidR="00E92718" w:rsidRPr="002D1250">
              <w:rPr>
                <w:rStyle w:val="Lienhypertexte"/>
                <w:noProof/>
              </w:rPr>
              <w:t>I. 3. A.</w:t>
            </w:r>
            <w:r w:rsidR="00E92718">
              <w:rPr>
                <w:rFonts w:cstheme="minorBidi"/>
                <w:noProof/>
                <w:sz w:val="22"/>
                <w:szCs w:val="22"/>
              </w:rPr>
              <w:tab/>
            </w:r>
            <w:r w:rsidR="00E92718" w:rsidRPr="002D1250">
              <w:rPr>
                <w:rStyle w:val="Lienhypertexte"/>
                <w:noProof/>
              </w:rPr>
              <w:t>The REM sleep hypothesis of dreaming</w:t>
            </w:r>
            <w:r w:rsidR="00E92718">
              <w:rPr>
                <w:noProof/>
                <w:webHidden/>
              </w:rPr>
              <w:tab/>
            </w:r>
            <w:r w:rsidR="00E92718">
              <w:rPr>
                <w:noProof/>
                <w:webHidden/>
              </w:rPr>
              <w:fldChar w:fldCharType="begin"/>
            </w:r>
            <w:r w:rsidR="00E92718">
              <w:rPr>
                <w:noProof/>
                <w:webHidden/>
              </w:rPr>
              <w:instrText xml:space="preserve"> PAGEREF _Toc490148635 \h </w:instrText>
            </w:r>
            <w:r w:rsidR="00E92718">
              <w:rPr>
                <w:noProof/>
                <w:webHidden/>
              </w:rPr>
            </w:r>
            <w:r w:rsidR="00E92718">
              <w:rPr>
                <w:noProof/>
                <w:webHidden/>
              </w:rPr>
              <w:fldChar w:fldCharType="separate"/>
            </w:r>
            <w:r w:rsidR="00E92718">
              <w:rPr>
                <w:noProof/>
                <w:webHidden/>
              </w:rPr>
              <w:t>19</w:t>
            </w:r>
            <w:r w:rsidR="00E92718">
              <w:rPr>
                <w:noProof/>
                <w:webHidden/>
              </w:rPr>
              <w:fldChar w:fldCharType="end"/>
            </w:r>
          </w:hyperlink>
        </w:p>
        <w:p w14:paraId="2CD84234" w14:textId="77777777" w:rsidR="00E92718" w:rsidRDefault="00421BBF">
          <w:pPr>
            <w:pStyle w:val="TM4"/>
            <w:tabs>
              <w:tab w:val="left" w:pos="1440"/>
              <w:tab w:val="right" w:leader="dot" w:pos="9063"/>
            </w:tabs>
            <w:rPr>
              <w:rFonts w:cstheme="minorBidi"/>
              <w:noProof/>
              <w:sz w:val="22"/>
              <w:szCs w:val="22"/>
            </w:rPr>
          </w:pPr>
          <w:hyperlink w:anchor="_Toc490148636" w:history="1">
            <w:r w:rsidR="00E92718" w:rsidRPr="002D1250">
              <w:rPr>
                <w:rStyle w:val="Lienhypertexte"/>
                <w:noProof/>
              </w:rPr>
              <w:t>I. 3. B.</w:t>
            </w:r>
            <w:r w:rsidR="00E92718">
              <w:rPr>
                <w:rFonts w:cstheme="minorBidi"/>
                <w:noProof/>
                <w:sz w:val="22"/>
                <w:szCs w:val="22"/>
              </w:rPr>
              <w:tab/>
            </w:r>
            <w:r w:rsidR="00E92718" w:rsidRPr="002D1250">
              <w:rPr>
                <w:rStyle w:val="Lienhypertexte"/>
                <w:noProof/>
              </w:rPr>
              <w:t>The new hypothesis: a continuum of mentation during sleep?</w:t>
            </w:r>
            <w:r w:rsidR="00E92718">
              <w:rPr>
                <w:noProof/>
                <w:webHidden/>
              </w:rPr>
              <w:tab/>
            </w:r>
            <w:r w:rsidR="00E92718">
              <w:rPr>
                <w:noProof/>
                <w:webHidden/>
              </w:rPr>
              <w:fldChar w:fldCharType="begin"/>
            </w:r>
            <w:r w:rsidR="00E92718">
              <w:rPr>
                <w:noProof/>
                <w:webHidden/>
              </w:rPr>
              <w:instrText xml:space="preserve"> PAGEREF _Toc490148636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7F707FEE" w14:textId="77777777" w:rsidR="00E92718" w:rsidRDefault="00421BBF">
          <w:pPr>
            <w:pStyle w:val="TM3"/>
            <w:tabs>
              <w:tab w:val="left" w:pos="1200"/>
              <w:tab w:val="right" w:leader="dot" w:pos="9063"/>
            </w:tabs>
            <w:rPr>
              <w:rFonts w:cstheme="minorBidi"/>
              <w:i w:val="0"/>
              <w:iCs w:val="0"/>
              <w:noProof/>
              <w:sz w:val="22"/>
              <w:szCs w:val="22"/>
            </w:rPr>
          </w:pPr>
          <w:hyperlink w:anchor="_Toc490148637" w:history="1">
            <w:r w:rsidR="00E92718" w:rsidRPr="002D1250">
              <w:rPr>
                <w:rStyle w:val="Lienhypertexte"/>
                <w:noProof/>
              </w:rPr>
              <w:t>I. 4.</w:t>
            </w:r>
            <w:r w:rsidR="00E92718">
              <w:rPr>
                <w:rFonts w:cstheme="minorBidi"/>
                <w:i w:val="0"/>
                <w:iCs w:val="0"/>
                <w:noProof/>
                <w:sz w:val="22"/>
                <w:szCs w:val="22"/>
              </w:rPr>
              <w:tab/>
            </w:r>
            <w:r w:rsidR="00E92718" w:rsidRPr="002D1250">
              <w:rPr>
                <w:rStyle w:val="Lienhypertexte"/>
                <w:noProof/>
              </w:rPr>
              <w:t>Neurophysiological correlates of dreaming</w:t>
            </w:r>
            <w:r w:rsidR="00E92718">
              <w:rPr>
                <w:noProof/>
                <w:webHidden/>
              </w:rPr>
              <w:tab/>
            </w:r>
            <w:r w:rsidR="00E92718">
              <w:rPr>
                <w:noProof/>
                <w:webHidden/>
              </w:rPr>
              <w:fldChar w:fldCharType="begin"/>
            </w:r>
            <w:r w:rsidR="00E92718">
              <w:rPr>
                <w:noProof/>
                <w:webHidden/>
              </w:rPr>
              <w:instrText xml:space="preserve"> PAGEREF _Toc490148637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19E8D2C3" w14:textId="77777777" w:rsidR="00E92718" w:rsidRDefault="00421BBF">
          <w:pPr>
            <w:pStyle w:val="TM4"/>
            <w:tabs>
              <w:tab w:val="left" w:pos="1440"/>
              <w:tab w:val="right" w:leader="dot" w:pos="9063"/>
            </w:tabs>
            <w:rPr>
              <w:rFonts w:cstheme="minorBidi"/>
              <w:noProof/>
              <w:sz w:val="22"/>
              <w:szCs w:val="22"/>
            </w:rPr>
          </w:pPr>
          <w:hyperlink w:anchor="_Toc490148638" w:history="1">
            <w:r w:rsidR="00E92718" w:rsidRPr="002D1250">
              <w:rPr>
                <w:rStyle w:val="Lienhypertexte"/>
                <w:noProof/>
              </w:rPr>
              <w:t>I. 4. A.</w:t>
            </w:r>
            <w:r w:rsidR="00E92718">
              <w:rPr>
                <w:rFonts w:cstheme="minorBidi"/>
                <w:noProof/>
                <w:sz w:val="22"/>
                <w:szCs w:val="22"/>
              </w:rPr>
              <w:tab/>
            </w:r>
            <w:r w:rsidR="00E92718" w:rsidRPr="002D1250">
              <w:rPr>
                <w:rStyle w:val="Lienhypertexte"/>
                <w:noProof/>
              </w:rPr>
              <w:t>A scientific deadlock</w:t>
            </w:r>
            <w:r w:rsidR="00E92718">
              <w:rPr>
                <w:noProof/>
                <w:webHidden/>
              </w:rPr>
              <w:tab/>
            </w:r>
            <w:r w:rsidR="00E92718">
              <w:rPr>
                <w:noProof/>
                <w:webHidden/>
              </w:rPr>
              <w:fldChar w:fldCharType="begin"/>
            </w:r>
            <w:r w:rsidR="00E92718">
              <w:rPr>
                <w:noProof/>
                <w:webHidden/>
              </w:rPr>
              <w:instrText xml:space="preserve"> PAGEREF _Toc490148638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13EA3BB7" w14:textId="77777777" w:rsidR="00E92718" w:rsidRDefault="00421BBF">
          <w:pPr>
            <w:pStyle w:val="TM4"/>
            <w:tabs>
              <w:tab w:val="left" w:pos="1440"/>
              <w:tab w:val="right" w:leader="dot" w:pos="9063"/>
            </w:tabs>
            <w:rPr>
              <w:rFonts w:cstheme="minorBidi"/>
              <w:noProof/>
              <w:sz w:val="22"/>
              <w:szCs w:val="22"/>
            </w:rPr>
          </w:pPr>
          <w:hyperlink w:anchor="_Toc490148639" w:history="1">
            <w:r w:rsidR="00E92718" w:rsidRPr="002D1250">
              <w:rPr>
                <w:rStyle w:val="Lienhypertexte"/>
                <w:noProof/>
              </w:rPr>
              <w:t>I. 4. B.</w:t>
            </w:r>
            <w:r w:rsidR="00E92718">
              <w:rPr>
                <w:rFonts w:cstheme="minorBidi"/>
                <w:noProof/>
                <w:sz w:val="22"/>
                <w:szCs w:val="22"/>
              </w:rPr>
              <w:tab/>
            </w:r>
            <w:r w:rsidR="00E92718" w:rsidRPr="002D1250">
              <w:rPr>
                <w:rStyle w:val="Lienhypertexte"/>
                <w:noProof/>
              </w:rPr>
              <w:t>Brain activity during REM sleep</w:t>
            </w:r>
            <w:r w:rsidR="00E92718">
              <w:rPr>
                <w:noProof/>
                <w:webHidden/>
              </w:rPr>
              <w:tab/>
            </w:r>
            <w:r w:rsidR="00E92718">
              <w:rPr>
                <w:noProof/>
                <w:webHidden/>
              </w:rPr>
              <w:fldChar w:fldCharType="begin"/>
            </w:r>
            <w:r w:rsidR="00E92718">
              <w:rPr>
                <w:noProof/>
                <w:webHidden/>
              </w:rPr>
              <w:instrText xml:space="preserve"> PAGEREF _Toc490148639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1C0189CA" w14:textId="77777777" w:rsidR="00E92718" w:rsidRDefault="00421BBF">
          <w:pPr>
            <w:pStyle w:val="TM4"/>
            <w:tabs>
              <w:tab w:val="left" w:pos="1440"/>
              <w:tab w:val="right" w:leader="dot" w:pos="9063"/>
            </w:tabs>
            <w:rPr>
              <w:rFonts w:cstheme="minorBidi"/>
              <w:noProof/>
              <w:sz w:val="22"/>
              <w:szCs w:val="22"/>
            </w:rPr>
          </w:pPr>
          <w:hyperlink w:anchor="_Toc490148640" w:history="1">
            <w:r w:rsidR="00E92718" w:rsidRPr="002D1250">
              <w:rPr>
                <w:rStyle w:val="Lienhypertexte"/>
                <w:noProof/>
              </w:rPr>
              <w:t>I. 4. C.</w:t>
            </w:r>
            <w:r w:rsidR="00E92718">
              <w:rPr>
                <w:rFonts w:cstheme="minorBidi"/>
                <w:noProof/>
                <w:sz w:val="22"/>
                <w:szCs w:val="22"/>
              </w:rPr>
              <w:tab/>
            </w:r>
            <w:r w:rsidR="00E92718" w:rsidRPr="002D1250">
              <w:rPr>
                <w:rStyle w:val="Lienhypertexte"/>
                <w:noProof/>
              </w:rPr>
              <w:t>Brain activity in the minutes preceding awakening</w:t>
            </w:r>
            <w:r w:rsidR="00E92718">
              <w:rPr>
                <w:noProof/>
                <w:webHidden/>
              </w:rPr>
              <w:tab/>
            </w:r>
            <w:r w:rsidR="00E92718">
              <w:rPr>
                <w:noProof/>
                <w:webHidden/>
              </w:rPr>
              <w:fldChar w:fldCharType="begin"/>
            </w:r>
            <w:r w:rsidR="00E92718">
              <w:rPr>
                <w:noProof/>
                <w:webHidden/>
              </w:rPr>
              <w:instrText xml:space="preserve"> PAGEREF _Toc490148640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020FC79A" w14:textId="77777777" w:rsidR="00E92718" w:rsidRDefault="00421BBF">
          <w:pPr>
            <w:pStyle w:val="TM4"/>
            <w:tabs>
              <w:tab w:val="left" w:pos="1440"/>
              <w:tab w:val="right" w:leader="dot" w:pos="9063"/>
            </w:tabs>
            <w:rPr>
              <w:rFonts w:cstheme="minorBidi"/>
              <w:noProof/>
              <w:sz w:val="22"/>
              <w:szCs w:val="22"/>
            </w:rPr>
          </w:pPr>
          <w:hyperlink w:anchor="_Toc490148641" w:history="1">
            <w:r w:rsidR="00E92718" w:rsidRPr="002D1250">
              <w:rPr>
                <w:rStyle w:val="Lienhypertexte"/>
                <w:noProof/>
              </w:rPr>
              <w:t>I. 4. D.</w:t>
            </w:r>
            <w:r w:rsidR="00E92718">
              <w:rPr>
                <w:rFonts w:cstheme="minorBidi"/>
                <w:noProof/>
                <w:sz w:val="22"/>
                <w:szCs w:val="22"/>
              </w:rPr>
              <w:tab/>
            </w:r>
            <w:r w:rsidR="00E92718" w:rsidRPr="002D1250">
              <w:rPr>
                <w:rStyle w:val="Lienhypertexte"/>
                <w:noProof/>
              </w:rPr>
              <w:t>Dreaming and the default mode network</w:t>
            </w:r>
            <w:r w:rsidR="00E92718">
              <w:rPr>
                <w:noProof/>
                <w:webHidden/>
              </w:rPr>
              <w:tab/>
            </w:r>
            <w:r w:rsidR="00E92718">
              <w:rPr>
                <w:noProof/>
                <w:webHidden/>
              </w:rPr>
              <w:fldChar w:fldCharType="begin"/>
            </w:r>
            <w:r w:rsidR="00E92718">
              <w:rPr>
                <w:noProof/>
                <w:webHidden/>
              </w:rPr>
              <w:instrText xml:space="preserve"> PAGEREF _Toc490148641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326921C8" w14:textId="77777777" w:rsidR="00E92718" w:rsidRDefault="00421BBF">
          <w:pPr>
            <w:pStyle w:val="TM4"/>
            <w:tabs>
              <w:tab w:val="left" w:pos="1440"/>
              <w:tab w:val="right" w:leader="dot" w:pos="9063"/>
            </w:tabs>
            <w:rPr>
              <w:rFonts w:cstheme="minorBidi"/>
              <w:noProof/>
              <w:sz w:val="22"/>
              <w:szCs w:val="22"/>
            </w:rPr>
          </w:pPr>
          <w:hyperlink w:anchor="_Toc490148642" w:history="1">
            <w:r w:rsidR="00E92718" w:rsidRPr="002D1250">
              <w:rPr>
                <w:rStyle w:val="Lienhypertexte"/>
                <w:noProof/>
              </w:rPr>
              <w:t>I. 4. E.</w:t>
            </w:r>
            <w:r w:rsidR="00E92718">
              <w:rPr>
                <w:rFonts w:cstheme="minorBidi"/>
                <w:noProof/>
                <w:sz w:val="22"/>
                <w:szCs w:val="22"/>
              </w:rPr>
              <w:tab/>
            </w:r>
            <w:r w:rsidR="00E92718" w:rsidRPr="002D1250">
              <w:rPr>
                <w:rStyle w:val="Lienhypertexte"/>
                <w:noProof/>
              </w:rPr>
              <w:t>Methodology; fMRI and functional connectivity</w:t>
            </w:r>
            <w:r w:rsidR="00E92718">
              <w:rPr>
                <w:noProof/>
                <w:webHidden/>
              </w:rPr>
              <w:tab/>
            </w:r>
            <w:r w:rsidR="00E92718">
              <w:rPr>
                <w:noProof/>
                <w:webHidden/>
              </w:rPr>
              <w:fldChar w:fldCharType="begin"/>
            </w:r>
            <w:r w:rsidR="00E92718">
              <w:rPr>
                <w:noProof/>
                <w:webHidden/>
              </w:rPr>
              <w:instrText xml:space="preserve"> PAGEREF _Toc490148642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0641D067" w14:textId="77777777" w:rsidR="00E92718" w:rsidRDefault="00421BBF">
          <w:pPr>
            <w:pStyle w:val="TM2"/>
            <w:tabs>
              <w:tab w:val="left" w:pos="720"/>
              <w:tab w:val="right" w:leader="dot" w:pos="9063"/>
            </w:tabs>
            <w:rPr>
              <w:rFonts w:cstheme="minorBidi"/>
              <w:smallCaps w:val="0"/>
              <w:noProof/>
              <w:sz w:val="22"/>
              <w:szCs w:val="22"/>
            </w:rPr>
          </w:pPr>
          <w:hyperlink w:anchor="_Toc490148643" w:history="1">
            <w:r w:rsidR="00E92718" w:rsidRPr="002D1250">
              <w:rPr>
                <w:rStyle w:val="Lienhypertexte"/>
                <w:noProof/>
              </w:rPr>
              <w:t>II.</w:t>
            </w:r>
            <w:r w:rsidR="00E92718">
              <w:rPr>
                <w:rFonts w:cstheme="minorBidi"/>
                <w:smallCaps w:val="0"/>
                <w:noProof/>
                <w:sz w:val="22"/>
                <w:szCs w:val="22"/>
              </w:rPr>
              <w:tab/>
            </w:r>
            <w:r w:rsidR="00E92718" w:rsidRPr="002D1250">
              <w:rPr>
                <w:rStyle w:val="Lienhypertexte"/>
                <w:noProof/>
              </w:rPr>
              <w:t>Cerebral correlates of dream recall</w:t>
            </w:r>
            <w:r w:rsidR="00E92718">
              <w:rPr>
                <w:noProof/>
                <w:webHidden/>
              </w:rPr>
              <w:tab/>
            </w:r>
            <w:r w:rsidR="00E92718">
              <w:rPr>
                <w:noProof/>
                <w:webHidden/>
              </w:rPr>
              <w:fldChar w:fldCharType="begin"/>
            </w:r>
            <w:r w:rsidR="00E92718">
              <w:rPr>
                <w:noProof/>
                <w:webHidden/>
              </w:rPr>
              <w:instrText xml:space="preserve"> PAGEREF _Toc490148643 \h </w:instrText>
            </w:r>
            <w:r w:rsidR="00E92718">
              <w:rPr>
                <w:noProof/>
                <w:webHidden/>
              </w:rPr>
            </w:r>
            <w:r w:rsidR="00E92718">
              <w:rPr>
                <w:noProof/>
                <w:webHidden/>
              </w:rPr>
              <w:fldChar w:fldCharType="separate"/>
            </w:r>
            <w:r w:rsidR="00E92718">
              <w:rPr>
                <w:noProof/>
                <w:webHidden/>
              </w:rPr>
              <w:t>20</w:t>
            </w:r>
            <w:r w:rsidR="00E92718">
              <w:rPr>
                <w:noProof/>
                <w:webHidden/>
              </w:rPr>
              <w:fldChar w:fldCharType="end"/>
            </w:r>
          </w:hyperlink>
        </w:p>
        <w:p w14:paraId="25E4A243" w14:textId="77777777" w:rsidR="00E92718" w:rsidRDefault="00421BBF">
          <w:pPr>
            <w:pStyle w:val="TM3"/>
            <w:tabs>
              <w:tab w:val="left" w:pos="1200"/>
              <w:tab w:val="right" w:leader="dot" w:pos="9063"/>
            </w:tabs>
            <w:rPr>
              <w:rFonts w:cstheme="minorBidi"/>
              <w:i w:val="0"/>
              <w:iCs w:val="0"/>
              <w:noProof/>
              <w:sz w:val="22"/>
              <w:szCs w:val="22"/>
            </w:rPr>
          </w:pPr>
          <w:hyperlink w:anchor="_Toc490148644" w:history="1">
            <w:r w:rsidR="00E92718" w:rsidRPr="002D1250">
              <w:rPr>
                <w:rStyle w:val="Lienhypertexte"/>
                <w:noProof/>
              </w:rPr>
              <w:t>I. 5.</w:t>
            </w:r>
            <w:r w:rsidR="00E92718">
              <w:rPr>
                <w:rFonts w:cstheme="minorBidi"/>
                <w:i w:val="0"/>
                <w:iCs w:val="0"/>
                <w:noProof/>
                <w:sz w:val="22"/>
                <w:szCs w:val="22"/>
              </w:rPr>
              <w:tab/>
            </w:r>
            <w:r w:rsidR="00E92718" w:rsidRPr="002D1250">
              <w:rPr>
                <w:rStyle w:val="Lienhypertexte"/>
                <w:noProof/>
              </w:rPr>
              <w:t>Dream recall frequency</w:t>
            </w:r>
            <w:r w:rsidR="00E92718">
              <w:rPr>
                <w:noProof/>
                <w:webHidden/>
              </w:rPr>
              <w:tab/>
            </w:r>
            <w:r w:rsidR="00E92718">
              <w:rPr>
                <w:noProof/>
                <w:webHidden/>
              </w:rPr>
              <w:fldChar w:fldCharType="begin"/>
            </w:r>
            <w:r w:rsidR="00E92718">
              <w:rPr>
                <w:noProof/>
                <w:webHidden/>
              </w:rPr>
              <w:instrText xml:space="preserve"> PAGEREF _Toc490148644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4F31A993" w14:textId="77777777" w:rsidR="00E92718" w:rsidRDefault="00421BBF">
          <w:pPr>
            <w:pStyle w:val="TM4"/>
            <w:tabs>
              <w:tab w:val="left" w:pos="1440"/>
              <w:tab w:val="right" w:leader="dot" w:pos="9063"/>
            </w:tabs>
            <w:rPr>
              <w:rFonts w:cstheme="minorBidi"/>
              <w:noProof/>
              <w:sz w:val="22"/>
              <w:szCs w:val="22"/>
            </w:rPr>
          </w:pPr>
          <w:hyperlink w:anchor="_Toc490148645" w:history="1">
            <w:r w:rsidR="00E92718" w:rsidRPr="002D1250">
              <w:rPr>
                <w:rStyle w:val="Lienhypertexte"/>
                <w:noProof/>
              </w:rPr>
              <w:t>I. 5. A.</w:t>
            </w:r>
            <w:r w:rsidR="00E92718">
              <w:rPr>
                <w:rFonts w:cstheme="minorBidi"/>
                <w:noProof/>
                <w:sz w:val="22"/>
                <w:szCs w:val="22"/>
              </w:rPr>
              <w:tab/>
            </w:r>
            <w:r w:rsidR="00E92718" w:rsidRPr="002D1250">
              <w:rPr>
                <w:rStyle w:val="Lienhypertexte"/>
                <w:noProof/>
              </w:rPr>
              <w:t>Inter- and intra-individuals variability in DRF</w:t>
            </w:r>
            <w:r w:rsidR="00E92718">
              <w:rPr>
                <w:noProof/>
                <w:webHidden/>
              </w:rPr>
              <w:tab/>
            </w:r>
            <w:r w:rsidR="00E92718">
              <w:rPr>
                <w:noProof/>
                <w:webHidden/>
              </w:rPr>
              <w:fldChar w:fldCharType="begin"/>
            </w:r>
            <w:r w:rsidR="00E92718">
              <w:rPr>
                <w:noProof/>
                <w:webHidden/>
              </w:rPr>
              <w:instrText xml:space="preserve"> PAGEREF _Toc490148645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3F433FF3" w14:textId="77777777" w:rsidR="00E92718" w:rsidRDefault="00421BBF">
          <w:pPr>
            <w:pStyle w:val="TM4"/>
            <w:tabs>
              <w:tab w:val="left" w:pos="1440"/>
              <w:tab w:val="right" w:leader="dot" w:pos="9063"/>
            </w:tabs>
            <w:rPr>
              <w:rFonts w:cstheme="minorBidi"/>
              <w:noProof/>
              <w:sz w:val="22"/>
              <w:szCs w:val="22"/>
            </w:rPr>
          </w:pPr>
          <w:hyperlink w:anchor="_Toc490148646" w:history="1">
            <w:r w:rsidR="00E92718" w:rsidRPr="002D1250">
              <w:rPr>
                <w:rStyle w:val="Lienhypertexte"/>
                <w:noProof/>
              </w:rPr>
              <w:t>I. 5. B.</w:t>
            </w:r>
            <w:r w:rsidR="00E92718">
              <w:rPr>
                <w:rFonts w:cstheme="minorBidi"/>
                <w:noProof/>
                <w:sz w:val="22"/>
                <w:szCs w:val="22"/>
              </w:rPr>
              <w:tab/>
            </w:r>
            <w:r w:rsidR="00E92718" w:rsidRPr="002D1250">
              <w:rPr>
                <w:rStyle w:val="Lienhypertexte"/>
                <w:noProof/>
              </w:rPr>
              <w:t>Group comparisons of high and low dream recallers</w:t>
            </w:r>
            <w:r w:rsidR="00E92718">
              <w:rPr>
                <w:noProof/>
                <w:webHidden/>
              </w:rPr>
              <w:tab/>
            </w:r>
            <w:r w:rsidR="00E92718">
              <w:rPr>
                <w:noProof/>
                <w:webHidden/>
              </w:rPr>
              <w:fldChar w:fldCharType="begin"/>
            </w:r>
            <w:r w:rsidR="00E92718">
              <w:rPr>
                <w:noProof/>
                <w:webHidden/>
              </w:rPr>
              <w:instrText xml:space="preserve"> PAGEREF _Toc490148646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11F91510" w14:textId="77777777" w:rsidR="00E92718" w:rsidRDefault="00421BBF">
          <w:pPr>
            <w:pStyle w:val="TM3"/>
            <w:tabs>
              <w:tab w:val="left" w:pos="1200"/>
              <w:tab w:val="right" w:leader="dot" w:pos="9063"/>
            </w:tabs>
            <w:rPr>
              <w:rFonts w:cstheme="minorBidi"/>
              <w:i w:val="0"/>
              <w:iCs w:val="0"/>
              <w:noProof/>
              <w:sz w:val="22"/>
              <w:szCs w:val="22"/>
            </w:rPr>
          </w:pPr>
          <w:hyperlink w:anchor="_Toc490148647" w:history="1">
            <w:r w:rsidR="00E92718" w:rsidRPr="002D1250">
              <w:rPr>
                <w:rStyle w:val="Lienhypertexte"/>
                <w:noProof/>
              </w:rPr>
              <w:t>I. 6.</w:t>
            </w:r>
            <w:r w:rsidR="00E92718">
              <w:rPr>
                <w:rFonts w:cstheme="minorBidi"/>
                <w:i w:val="0"/>
                <w:iCs w:val="0"/>
                <w:noProof/>
                <w:sz w:val="22"/>
                <w:szCs w:val="22"/>
              </w:rPr>
              <w:tab/>
            </w:r>
            <w:r w:rsidR="00E92718" w:rsidRPr="002D1250">
              <w:rPr>
                <w:rStyle w:val="Lienhypertexte"/>
                <w:noProof/>
              </w:rPr>
              <w:t>Parameters correlated with DRF</w:t>
            </w:r>
            <w:r w:rsidR="00E92718">
              <w:rPr>
                <w:noProof/>
                <w:webHidden/>
              </w:rPr>
              <w:tab/>
            </w:r>
            <w:r w:rsidR="00E92718">
              <w:rPr>
                <w:noProof/>
                <w:webHidden/>
              </w:rPr>
              <w:fldChar w:fldCharType="begin"/>
            </w:r>
            <w:r w:rsidR="00E92718">
              <w:rPr>
                <w:noProof/>
                <w:webHidden/>
              </w:rPr>
              <w:instrText xml:space="preserve"> PAGEREF _Toc490148647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1BA9BABE" w14:textId="77777777" w:rsidR="00E92718" w:rsidRDefault="00421BBF">
          <w:pPr>
            <w:pStyle w:val="TM4"/>
            <w:tabs>
              <w:tab w:val="left" w:pos="1440"/>
              <w:tab w:val="right" w:leader="dot" w:pos="9063"/>
            </w:tabs>
            <w:rPr>
              <w:rFonts w:cstheme="minorBidi"/>
              <w:noProof/>
              <w:sz w:val="22"/>
              <w:szCs w:val="22"/>
            </w:rPr>
          </w:pPr>
          <w:hyperlink w:anchor="_Toc490148648" w:history="1">
            <w:r w:rsidR="00E92718" w:rsidRPr="002D1250">
              <w:rPr>
                <w:rStyle w:val="Lienhypertexte"/>
                <w:noProof/>
              </w:rPr>
              <w:t>I. 6. A.</w:t>
            </w:r>
            <w:r w:rsidR="00E92718">
              <w:rPr>
                <w:rFonts w:cstheme="minorBidi"/>
                <w:noProof/>
                <w:sz w:val="22"/>
                <w:szCs w:val="22"/>
              </w:rPr>
              <w:tab/>
            </w:r>
            <w:r w:rsidR="00E92718" w:rsidRPr="002D1250">
              <w:rPr>
                <w:rStyle w:val="Lienhypertexte"/>
                <w:noProof/>
              </w:rPr>
              <w:t>Psychological factors</w:t>
            </w:r>
            <w:r w:rsidR="00E92718">
              <w:rPr>
                <w:noProof/>
                <w:webHidden/>
              </w:rPr>
              <w:tab/>
            </w:r>
            <w:r w:rsidR="00E92718">
              <w:rPr>
                <w:noProof/>
                <w:webHidden/>
              </w:rPr>
              <w:fldChar w:fldCharType="begin"/>
            </w:r>
            <w:r w:rsidR="00E92718">
              <w:rPr>
                <w:noProof/>
                <w:webHidden/>
              </w:rPr>
              <w:instrText xml:space="preserve"> PAGEREF _Toc490148648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596DB9C7" w14:textId="77777777" w:rsidR="00E92718" w:rsidRDefault="00421BBF">
          <w:pPr>
            <w:pStyle w:val="TM4"/>
            <w:tabs>
              <w:tab w:val="left" w:pos="1440"/>
              <w:tab w:val="right" w:leader="dot" w:pos="9063"/>
            </w:tabs>
            <w:rPr>
              <w:rFonts w:cstheme="minorBidi"/>
              <w:noProof/>
              <w:sz w:val="22"/>
              <w:szCs w:val="22"/>
            </w:rPr>
          </w:pPr>
          <w:hyperlink w:anchor="_Toc490148649" w:history="1">
            <w:r w:rsidR="00E92718" w:rsidRPr="002D1250">
              <w:rPr>
                <w:rStyle w:val="Lienhypertexte"/>
                <w:noProof/>
              </w:rPr>
              <w:t>I. 6. B.</w:t>
            </w:r>
            <w:r w:rsidR="00E92718">
              <w:rPr>
                <w:rFonts w:cstheme="minorBidi"/>
                <w:noProof/>
                <w:sz w:val="22"/>
                <w:szCs w:val="22"/>
              </w:rPr>
              <w:tab/>
            </w:r>
            <w:r w:rsidR="00E92718" w:rsidRPr="002D1250">
              <w:rPr>
                <w:rStyle w:val="Lienhypertexte"/>
                <w:noProof/>
              </w:rPr>
              <w:t>Physiological parameters</w:t>
            </w:r>
            <w:r w:rsidR="00E92718">
              <w:rPr>
                <w:noProof/>
                <w:webHidden/>
              </w:rPr>
              <w:tab/>
            </w:r>
            <w:r w:rsidR="00E92718">
              <w:rPr>
                <w:noProof/>
                <w:webHidden/>
              </w:rPr>
              <w:fldChar w:fldCharType="begin"/>
            </w:r>
            <w:r w:rsidR="00E92718">
              <w:rPr>
                <w:noProof/>
                <w:webHidden/>
              </w:rPr>
              <w:instrText xml:space="preserve"> PAGEREF _Toc490148649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617CEE51" w14:textId="77777777" w:rsidR="00E92718" w:rsidRDefault="00421BBF">
          <w:pPr>
            <w:pStyle w:val="TM4"/>
            <w:tabs>
              <w:tab w:val="left" w:pos="1440"/>
              <w:tab w:val="right" w:leader="dot" w:pos="9063"/>
            </w:tabs>
            <w:rPr>
              <w:rFonts w:cstheme="minorBidi"/>
              <w:noProof/>
              <w:sz w:val="22"/>
              <w:szCs w:val="22"/>
            </w:rPr>
          </w:pPr>
          <w:hyperlink w:anchor="_Toc490148650" w:history="1">
            <w:r w:rsidR="00E92718" w:rsidRPr="002D1250">
              <w:rPr>
                <w:rStyle w:val="Lienhypertexte"/>
                <w:noProof/>
              </w:rPr>
              <w:t>I. 6. C.</w:t>
            </w:r>
            <w:r w:rsidR="00E92718">
              <w:rPr>
                <w:rFonts w:cstheme="minorBidi"/>
                <w:noProof/>
                <w:sz w:val="22"/>
                <w:szCs w:val="22"/>
              </w:rPr>
              <w:tab/>
            </w:r>
            <w:r w:rsidR="00E92718" w:rsidRPr="002D1250">
              <w:rPr>
                <w:rStyle w:val="Lienhypertexte"/>
                <w:noProof/>
              </w:rPr>
              <w:t>Sleep parameters</w:t>
            </w:r>
            <w:r w:rsidR="00E92718">
              <w:rPr>
                <w:noProof/>
                <w:webHidden/>
              </w:rPr>
              <w:tab/>
            </w:r>
            <w:r w:rsidR="00E92718">
              <w:rPr>
                <w:noProof/>
                <w:webHidden/>
              </w:rPr>
              <w:fldChar w:fldCharType="begin"/>
            </w:r>
            <w:r w:rsidR="00E92718">
              <w:rPr>
                <w:noProof/>
                <w:webHidden/>
              </w:rPr>
              <w:instrText xml:space="preserve"> PAGEREF _Toc490148650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10CF9044" w14:textId="77777777" w:rsidR="00E92718" w:rsidRDefault="00421BBF">
          <w:pPr>
            <w:pStyle w:val="TM3"/>
            <w:tabs>
              <w:tab w:val="left" w:pos="1200"/>
              <w:tab w:val="right" w:leader="dot" w:pos="9063"/>
            </w:tabs>
            <w:rPr>
              <w:rFonts w:cstheme="minorBidi"/>
              <w:i w:val="0"/>
              <w:iCs w:val="0"/>
              <w:noProof/>
              <w:sz w:val="22"/>
              <w:szCs w:val="22"/>
            </w:rPr>
          </w:pPr>
          <w:hyperlink w:anchor="_Toc490148651" w:history="1">
            <w:r w:rsidR="00E92718" w:rsidRPr="002D1250">
              <w:rPr>
                <w:rStyle w:val="Lienhypertexte"/>
                <w:noProof/>
              </w:rPr>
              <w:t>I. 7.</w:t>
            </w:r>
            <w:r w:rsidR="00E92718">
              <w:rPr>
                <w:rFonts w:cstheme="minorBidi"/>
                <w:i w:val="0"/>
                <w:iCs w:val="0"/>
                <w:noProof/>
                <w:sz w:val="22"/>
                <w:szCs w:val="22"/>
              </w:rPr>
              <w:tab/>
            </w:r>
            <w:r w:rsidR="00E92718" w:rsidRPr="002D1250">
              <w:rPr>
                <w:rStyle w:val="Lienhypertexte"/>
                <w:noProof/>
              </w:rPr>
              <w:t>Brain activity associated with a high or low DRF</w:t>
            </w:r>
            <w:r w:rsidR="00E92718">
              <w:rPr>
                <w:noProof/>
                <w:webHidden/>
              </w:rPr>
              <w:tab/>
            </w:r>
            <w:r w:rsidR="00E92718">
              <w:rPr>
                <w:noProof/>
                <w:webHidden/>
              </w:rPr>
              <w:fldChar w:fldCharType="begin"/>
            </w:r>
            <w:r w:rsidR="00E92718">
              <w:rPr>
                <w:noProof/>
                <w:webHidden/>
              </w:rPr>
              <w:instrText xml:space="preserve"> PAGEREF _Toc490148651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05DE3754" w14:textId="77777777" w:rsidR="00E92718" w:rsidRDefault="00421BBF">
          <w:pPr>
            <w:pStyle w:val="TM4"/>
            <w:tabs>
              <w:tab w:val="left" w:pos="1440"/>
              <w:tab w:val="right" w:leader="dot" w:pos="9063"/>
            </w:tabs>
            <w:rPr>
              <w:rFonts w:cstheme="minorBidi"/>
              <w:noProof/>
              <w:sz w:val="22"/>
              <w:szCs w:val="22"/>
            </w:rPr>
          </w:pPr>
          <w:hyperlink w:anchor="_Toc490148652" w:history="1">
            <w:r w:rsidR="00E92718" w:rsidRPr="002D1250">
              <w:rPr>
                <w:rStyle w:val="Lienhypertexte"/>
                <w:noProof/>
              </w:rPr>
              <w:t>I. 7. A.</w:t>
            </w:r>
            <w:r w:rsidR="00E92718">
              <w:rPr>
                <w:rFonts w:cstheme="minorBidi"/>
                <w:noProof/>
                <w:sz w:val="22"/>
                <w:szCs w:val="22"/>
              </w:rPr>
              <w:tab/>
            </w:r>
            <w:r w:rsidR="00E92718" w:rsidRPr="002D1250">
              <w:rPr>
                <w:rStyle w:val="Lienhypertexte"/>
                <w:noProof/>
              </w:rPr>
              <w:t>EEG studies</w:t>
            </w:r>
            <w:r w:rsidR="00E92718">
              <w:rPr>
                <w:noProof/>
                <w:webHidden/>
              </w:rPr>
              <w:tab/>
            </w:r>
            <w:r w:rsidR="00E92718">
              <w:rPr>
                <w:noProof/>
                <w:webHidden/>
              </w:rPr>
              <w:fldChar w:fldCharType="begin"/>
            </w:r>
            <w:r w:rsidR="00E92718">
              <w:rPr>
                <w:noProof/>
                <w:webHidden/>
              </w:rPr>
              <w:instrText xml:space="preserve"> PAGEREF _Toc490148652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38FD54F4" w14:textId="77777777" w:rsidR="00E92718" w:rsidRDefault="00421BBF">
          <w:pPr>
            <w:pStyle w:val="TM4"/>
            <w:tabs>
              <w:tab w:val="left" w:pos="1440"/>
              <w:tab w:val="right" w:leader="dot" w:pos="9063"/>
            </w:tabs>
            <w:rPr>
              <w:rFonts w:cstheme="minorBidi"/>
              <w:noProof/>
              <w:sz w:val="22"/>
              <w:szCs w:val="22"/>
            </w:rPr>
          </w:pPr>
          <w:hyperlink w:anchor="_Toc490148653" w:history="1">
            <w:r w:rsidR="00E92718" w:rsidRPr="002D1250">
              <w:rPr>
                <w:rStyle w:val="Lienhypertexte"/>
                <w:noProof/>
              </w:rPr>
              <w:t>I. 7. B.</w:t>
            </w:r>
            <w:r w:rsidR="00E92718">
              <w:rPr>
                <w:rFonts w:cstheme="minorBidi"/>
                <w:noProof/>
                <w:sz w:val="22"/>
                <w:szCs w:val="22"/>
              </w:rPr>
              <w:tab/>
            </w:r>
            <w:r w:rsidR="00E92718" w:rsidRPr="002D1250">
              <w:rPr>
                <w:rStyle w:val="Lienhypertexte"/>
                <w:noProof/>
              </w:rPr>
              <w:t>PET study</w:t>
            </w:r>
            <w:r w:rsidR="00E92718">
              <w:rPr>
                <w:noProof/>
                <w:webHidden/>
              </w:rPr>
              <w:tab/>
            </w:r>
            <w:r w:rsidR="00E92718">
              <w:rPr>
                <w:noProof/>
                <w:webHidden/>
              </w:rPr>
              <w:fldChar w:fldCharType="begin"/>
            </w:r>
            <w:r w:rsidR="00E92718">
              <w:rPr>
                <w:noProof/>
                <w:webHidden/>
              </w:rPr>
              <w:instrText xml:space="preserve"> PAGEREF _Toc490148653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69B0DA66" w14:textId="77777777" w:rsidR="00E92718" w:rsidRDefault="00421BBF">
          <w:pPr>
            <w:pStyle w:val="TM4"/>
            <w:tabs>
              <w:tab w:val="left" w:pos="1440"/>
              <w:tab w:val="right" w:leader="dot" w:pos="9063"/>
            </w:tabs>
            <w:rPr>
              <w:rFonts w:cstheme="minorBidi"/>
              <w:noProof/>
              <w:sz w:val="22"/>
              <w:szCs w:val="22"/>
            </w:rPr>
          </w:pPr>
          <w:hyperlink w:anchor="_Toc490148654" w:history="1">
            <w:r w:rsidR="00E92718" w:rsidRPr="002D1250">
              <w:rPr>
                <w:rStyle w:val="Lienhypertexte"/>
                <w:noProof/>
              </w:rPr>
              <w:t>I. 7. C.</w:t>
            </w:r>
            <w:r w:rsidR="00E92718">
              <w:rPr>
                <w:rFonts w:cstheme="minorBidi"/>
                <w:noProof/>
                <w:sz w:val="22"/>
                <w:szCs w:val="22"/>
              </w:rPr>
              <w:tab/>
            </w:r>
            <w:r w:rsidR="00E92718" w:rsidRPr="002D1250">
              <w:rPr>
                <w:rStyle w:val="Lienhypertexte"/>
                <w:noProof/>
              </w:rPr>
              <w:t>Remaining questions</w:t>
            </w:r>
            <w:r w:rsidR="00E92718">
              <w:rPr>
                <w:noProof/>
                <w:webHidden/>
              </w:rPr>
              <w:tab/>
            </w:r>
            <w:r w:rsidR="00E92718">
              <w:rPr>
                <w:noProof/>
                <w:webHidden/>
              </w:rPr>
              <w:fldChar w:fldCharType="begin"/>
            </w:r>
            <w:r w:rsidR="00E92718">
              <w:rPr>
                <w:noProof/>
                <w:webHidden/>
              </w:rPr>
              <w:instrText xml:space="preserve"> PAGEREF _Toc490148654 \h </w:instrText>
            </w:r>
            <w:r w:rsidR="00E92718">
              <w:rPr>
                <w:noProof/>
                <w:webHidden/>
              </w:rPr>
            </w:r>
            <w:r w:rsidR="00E92718">
              <w:rPr>
                <w:noProof/>
                <w:webHidden/>
              </w:rPr>
              <w:fldChar w:fldCharType="separate"/>
            </w:r>
            <w:r w:rsidR="00E92718">
              <w:rPr>
                <w:noProof/>
                <w:webHidden/>
              </w:rPr>
              <w:t>21</w:t>
            </w:r>
            <w:r w:rsidR="00E92718">
              <w:rPr>
                <w:noProof/>
                <w:webHidden/>
              </w:rPr>
              <w:fldChar w:fldCharType="end"/>
            </w:r>
          </w:hyperlink>
        </w:p>
        <w:p w14:paraId="40B75904" w14:textId="77777777" w:rsidR="00E92718" w:rsidRDefault="00421BBF">
          <w:pPr>
            <w:pStyle w:val="TM2"/>
            <w:tabs>
              <w:tab w:val="left" w:pos="720"/>
              <w:tab w:val="right" w:leader="dot" w:pos="9063"/>
            </w:tabs>
            <w:rPr>
              <w:rFonts w:cstheme="minorBidi"/>
              <w:smallCaps w:val="0"/>
              <w:noProof/>
              <w:sz w:val="22"/>
              <w:szCs w:val="22"/>
            </w:rPr>
          </w:pPr>
          <w:hyperlink w:anchor="_Toc490148655" w:history="1">
            <w:r w:rsidR="00E92718" w:rsidRPr="002D1250">
              <w:rPr>
                <w:rStyle w:val="Lienhypertexte"/>
                <w:noProof/>
              </w:rPr>
              <w:t>III.</w:t>
            </w:r>
            <w:r w:rsidR="00E92718">
              <w:rPr>
                <w:rFonts w:cstheme="minorBidi"/>
                <w:smallCaps w:val="0"/>
                <w:noProof/>
                <w:sz w:val="22"/>
                <w:szCs w:val="22"/>
              </w:rPr>
              <w:tab/>
            </w:r>
            <w:r w:rsidR="00E92718" w:rsidRPr="002D1250">
              <w:rPr>
                <w:rStyle w:val="Lienhypertexte"/>
                <w:noProof/>
              </w:rPr>
              <w:t>Dream content and dream function</w:t>
            </w:r>
            <w:r w:rsidR="00E92718">
              <w:rPr>
                <w:noProof/>
                <w:webHidden/>
              </w:rPr>
              <w:tab/>
            </w:r>
            <w:r w:rsidR="00E92718">
              <w:rPr>
                <w:noProof/>
                <w:webHidden/>
              </w:rPr>
              <w:fldChar w:fldCharType="begin"/>
            </w:r>
            <w:r w:rsidR="00E92718">
              <w:rPr>
                <w:noProof/>
                <w:webHidden/>
              </w:rPr>
              <w:instrText xml:space="preserve"> PAGEREF _Toc490148655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54DEBFC0" w14:textId="77777777" w:rsidR="00E92718" w:rsidRDefault="00421BBF">
          <w:pPr>
            <w:pStyle w:val="TM3"/>
            <w:tabs>
              <w:tab w:val="left" w:pos="1200"/>
              <w:tab w:val="right" w:leader="dot" w:pos="9063"/>
            </w:tabs>
            <w:rPr>
              <w:rFonts w:cstheme="minorBidi"/>
              <w:i w:val="0"/>
              <w:iCs w:val="0"/>
              <w:noProof/>
              <w:sz w:val="22"/>
              <w:szCs w:val="22"/>
            </w:rPr>
          </w:pPr>
          <w:hyperlink w:anchor="_Toc490148656" w:history="1">
            <w:r w:rsidR="00E92718" w:rsidRPr="002D1250">
              <w:rPr>
                <w:rStyle w:val="Lienhypertexte"/>
                <w:noProof/>
              </w:rPr>
              <w:t>I. 8.</w:t>
            </w:r>
            <w:r w:rsidR="00E92718">
              <w:rPr>
                <w:rFonts w:cstheme="minorBidi"/>
                <w:i w:val="0"/>
                <w:iCs w:val="0"/>
                <w:noProof/>
                <w:sz w:val="22"/>
                <w:szCs w:val="22"/>
              </w:rPr>
              <w:tab/>
            </w:r>
            <w:r w:rsidR="00E92718" w:rsidRPr="002D1250">
              <w:rPr>
                <w:rStyle w:val="Lienhypertexte"/>
                <w:noProof/>
              </w:rPr>
              <w:t>Dream content</w:t>
            </w:r>
            <w:r w:rsidR="00E92718">
              <w:rPr>
                <w:noProof/>
                <w:webHidden/>
              </w:rPr>
              <w:tab/>
            </w:r>
            <w:r w:rsidR="00E92718">
              <w:rPr>
                <w:noProof/>
                <w:webHidden/>
              </w:rPr>
              <w:fldChar w:fldCharType="begin"/>
            </w:r>
            <w:r w:rsidR="00E92718">
              <w:rPr>
                <w:noProof/>
                <w:webHidden/>
              </w:rPr>
              <w:instrText xml:space="preserve"> PAGEREF _Toc490148656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006F05AA" w14:textId="77777777" w:rsidR="00E92718" w:rsidRDefault="00421BBF">
          <w:pPr>
            <w:pStyle w:val="TM4"/>
            <w:tabs>
              <w:tab w:val="left" w:pos="1440"/>
              <w:tab w:val="right" w:leader="dot" w:pos="9063"/>
            </w:tabs>
            <w:rPr>
              <w:rFonts w:cstheme="minorBidi"/>
              <w:noProof/>
              <w:sz w:val="22"/>
              <w:szCs w:val="22"/>
            </w:rPr>
          </w:pPr>
          <w:hyperlink w:anchor="_Toc490148657" w:history="1">
            <w:r w:rsidR="00E92718" w:rsidRPr="002D1250">
              <w:rPr>
                <w:rStyle w:val="Lienhypertexte"/>
                <w:noProof/>
              </w:rPr>
              <w:t>I. 8. A.</w:t>
            </w:r>
            <w:r w:rsidR="00E92718">
              <w:rPr>
                <w:rFonts w:cstheme="minorBidi"/>
                <w:noProof/>
                <w:sz w:val="22"/>
                <w:szCs w:val="22"/>
              </w:rPr>
              <w:tab/>
            </w:r>
            <w:r w:rsidR="00E92718" w:rsidRPr="002D1250">
              <w:rPr>
                <w:rStyle w:val="Lienhypertexte"/>
                <w:noProof/>
              </w:rPr>
              <w:t>Methodology: basic principles of dream content analysis</w:t>
            </w:r>
            <w:r w:rsidR="00E92718">
              <w:rPr>
                <w:noProof/>
                <w:webHidden/>
              </w:rPr>
              <w:tab/>
            </w:r>
            <w:r w:rsidR="00E92718">
              <w:rPr>
                <w:noProof/>
                <w:webHidden/>
              </w:rPr>
              <w:fldChar w:fldCharType="begin"/>
            </w:r>
            <w:r w:rsidR="00E92718">
              <w:rPr>
                <w:noProof/>
                <w:webHidden/>
              </w:rPr>
              <w:instrText xml:space="preserve"> PAGEREF _Toc490148657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3E39073A" w14:textId="77777777" w:rsidR="00E92718" w:rsidRDefault="00421BBF">
          <w:pPr>
            <w:pStyle w:val="TM4"/>
            <w:tabs>
              <w:tab w:val="left" w:pos="1440"/>
              <w:tab w:val="right" w:leader="dot" w:pos="9063"/>
            </w:tabs>
            <w:rPr>
              <w:rFonts w:cstheme="minorBidi"/>
              <w:noProof/>
              <w:sz w:val="22"/>
              <w:szCs w:val="22"/>
            </w:rPr>
          </w:pPr>
          <w:hyperlink w:anchor="_Toc490148658" w:history="1">
            <w:r w:rsidR="00E92718" w:rsidRPr="002D1250">
              <w:rPr>
                <w:rStyle w:val="Lienhypertexte"/>
                <w:noProof/>
              </w:rPr>
              <w:t>I. 8. B.</w:t>
            </w:r>
            <w:r w:rsidR="00E92718">
              <w:rPr>
                <w:rFonts w:cstheme="minorBidi"/>
                <w:noProof/>
                <w:sz w:val="22"/>
                <w:szCs w:val="22"/>
              </w:rPr>
              <w:tab/>
            </w:r>
            <w:r w:rsidR="00E92718" w:rsidRPr="002D1250">
              <w:rPr>
                <w:rStyle w:val="Lienhypertexte"/>
                <w:noProof/>
              </w:rPr>
              <w:t>Experimental results</w:t>
            </w:r>
            <w:r w:rsidR="00E92718">
              <w:rPr>
                <w:noProof/>
                <w:webHidden/>
              </w:rPr>
              <w:tab/>
            </w:r>
            <w:r w:rsidR="00E92718">
              <w:rPr>
                <w:noProof/>
                <w:webHidden/>
              </w:rPr>
              <w:fldChar w:fldCharType="begin"/>
            </w:r>
            <w:r w:rsidR="00E92718">
              <w:rPr>
                <w:noProof/>
                <w:webHidden/>
              </w:rPr>
              <w:instrText xml:space="preserve"> PAGEREF _Toc490148658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2CD705F4" w14:textId="77777777" w:rsidR="00E92718" w:rsidRDefault="00421BBF">
          <w:pPr>
            <w:pStyle w:val="TM4"/>
            <w:tabs>
              <w:tab w:val="left" w:pos="1440"/>
              <w:tab w:val="right" w:leader="dot" w:pos="9063"/>
            </w:tabs>
            <w:rPr>
              <w:rFonts w:cstheme="minorBidi"/>
              <w:noProof/>
              <w:sz w:val="22"/>
              <w:szCs w:val="22"/>
            </w:rPr>
          </w:pPr>
          <w:hyperlink w:anchor="_Toc490148659" w:history="1">
            <w:r w:rsidR="00E92718" w:rsidRPr="002D1250">
              <w:rPr>
                <w:rStyle w:val="Lienhypertexte"/>
                <w:noProof/>
              </w:rPr>
              <w:t>I. 8. C.</w:t>
            </w:r>
            <w:r w:rsidR="00E92718">
              <w:rPr>
                <w:rFonts w:cstheme="minorBidi"/>
                <w:noProof/>
                <w:sz w:val="22"/>
                <w:szCs w:val="22"/>
              </w:rPr>
              <w:tab/>
            </w:r>
            <w:r w:rsidR="00E92718" w:rsidRPr="002D1250">
              <w:rPr>
                <w:rStyle w:val="Lienhypertexte"/>
                <w:noProof/>
              </w:rPr>
              <w:t>The memory sources of dreams</w:t>
            </w:r>
            <w:r w:rsidR="00E92718">
              <w:rPr>
                <w:noProof/>
                <w:webHidden/>
              </w:rPr>
              <w:tab/>
            </w:r>
            <w:r w:rsidR="00E92718">
              <w:rPr>
                <w:noProof/>
                <w:webHidden/>
              </w:rPr>
              <w:fldChar w:fldCharType="begin"/>
            </w:r>
            <w:r w:rsidR="00E92718">
              <w:rPr>
                <w:noProof/>
                <w:webHidden/>
              </w:rPr>
              <w:instrText xml:space="preserve"> PAGEREF _Toc490148659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500C2453" w14:textId="77777777" w:rsidR="00E92718" w:rsidRDefault="00421BBF">
          <w:pPr>
            <w:pStyle w:val="TM3"/>
            <w:tabs>
              <w:tab w:val="left" w:pos="1200"/>
              <w:tab w:val="right" w:leader="dot" w:pos="9063"/>
            </w:tabs>
            <w:rPr>
              <w:rFonts w:cstheme="minorBidi"/>
              <w:i w:val="0"/>
              <w:iCs w:val="0"/>
              <w:noProof/>
              <w:sz w:val="22"/>
              <w:szCs w:val="22"/>
            </w:rPr>
          </w:pPr>
          <w:hyperlink w:anchor="_Toc490148660" w:history="1">
            <w:r w:rsidR="00E92718" w:rsidRPr="002D1250">
              <w:rPr>
                <w:rStyle w:val="Lienhypertexte"/>
                <w:noProof/>
              </w:rPr>
              <w:t>I. 9.</w:t>
            </w:r>
            <w:r w:rsidR="00E92718">
              <w:rPr>
                <w:rFonts w:cstheme="minorBidi"/>
                <w:i w:val="0"/>
                <w:iCs w:val="0"/>
                <w:noProof/>
                <w:sz w:val="22"/>
                <w:szCs w:val="22"/>
              </w:rPr>
              <w:tab/>
            </w:r>
            <w:r w:rsidR="00E92718" w:rsidRPr="002D1250">
              <w:rPr>
                <w:rStyle w:val="Lienhypertexte"/>
                <w:noProof/>
              </w:rPr>
              <w:t>The function(s) of dreams</w:t>
            </w:r>
            <w:r w:rsidR="00E92718">
              <w:rPr>
                <w:noProof/>
                <w:webHidden/>
              </w:rPr>
              <w:tab/>
            </w:r>
            <w:r w:rsidR="00E92718">
              <w:rPr>
                <w:noProof/>
                <w:webHidden/>
              </w:rPr>
              <w:fldChar w:fldCharType="begin"/>
            </w:r>
            <w:r w:rsidR="00E92718">
              <w:rPr>
                <w:noProof/>
                <w:webHidden/>
              </w:rPr>
              <w:instrText xml:space="preserve"> PAGEREF _Toc490148660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7CDA7750" w14:textId="77777777" w:rsidR="00E92718" w:rsidRDefault="00421BBF">
          <w:pPr>
            <w:pStyle w:val="TM4"/>
            <w:tabs>
              <w:tab w:val="left" w:pos="1440"/>
              <w:tab w:val="right" w:leader="dot" w:pos="9063"/>
            </w:tabs>
            <w:rPr>
              <w:rFonts w:cstheme="minorBidi"/>
              <w:noProof/>
              <w:sz w:val="22"/>
              <w:szCs w:val="22"/>
            </w:rPr>
          </w:pPr>
          <w:hyperlink w:anchor="_Toc490148661" w:history="1">
            <w:r w:rsidR="00E92718" w:rsidRPr="002D1250">
              <w:rPr>
                <w:rStyle w:val="Lienhypertexte"/>
                <w:noProof/>
              </w:rPr>
              <w:t>I. 9. A.</w:t>
            </w:r>
            <w:r w:rsidR="00E92718">
              <w:rPr>
                <w:rFonts w:cstheme="minorBidi"/>
                <w:noProof/>
                <w:sz w:val="22"/>
                <w:szCs w:val="22"/>
              </w:rPr>
              <w:tab/>
            </w:r>
            <w:r w:rsidR="00E92718" w:rsidRPr="002D1250">
              <w:rPr>
                <w:rStyle w:val="Lienhypertexte"/>
                <w:noProof/>
              </w:rPr>
              <w:t>Historical perspective</w:t>
            </w:r>
            <w:r w:rsidR="00E92718">
              <w:rPr>
                <w:noProof/>
                <w:webHidden/>
              </w:rPr>
              <w:tab/>
            </w:r>
            <w:r w:rsidR="00E92718">
              <w:rPr>
                <w:noProof/>
                <w:webHidden/>
              </w:rPr>
              <w:fldChar w:fldCharType="begin"/>
            </w:r>
            <w:r w:rsidR="00E92718">
              <w:rPr>
                <w:noProof/>
                <w:webHidden/>
              </w:rPr>
              <w:instrText xml:space="preserve"> PAGEREF _Toc490148661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64203F3B" w14:textId="77777777" w:rsidR="00E92718" w:rsidRDefault="00421BBF">
          <w:pPr>
            <w:pStyle w:val="TM4"/>
            <w:tabs>
              <w:tab w:val="left" w:pos="1440"/>
              <w:tab w:val="right" w:leader="dot" w:pos="9063"/>
            </w:tabs>
            <w:rPr>
              <w:rFonts w:cstheme="minorBidi"/>
              <w:noProof/>
              <w:sz w:val="22"/>
              <w:szCs w:val="22"/>
            </w:rPr>
          </w:pPr>
          <w:hyperlink w:anchor="_Toc490148662" w:history="1">
            <w:r w:rsidR="00E92718" w:rsidRPr="002D1250">
              <w:rPr>
                <w:rStyle w:val="Lienhypertexte"/>
                <w:noProof/>
              </w:rPr>
              <w:t>I. 9. B.</w:t>
            </w:r>
            <w:r w:rsidR="00E92718">
              <w:rPr>
                <w:rFonts w:cstheme="minorBidi"/>
                <w:noProof/>
                <w:sz w:val="22"/>
                <w:szCs w:val="22"/>
              </w:rPr>
              <w:tab/>
            </w:r>
            <w:r w:rsidR="00E92718" w:rsidRPr="002D1250">
              <w:rPr>
                <w:rStyle w:val="Lienhypertexte"/>
                <w:noProof/>
              </w:rPr>
              <w:t>Emotional regulation</w:t>
            </w:r>
            <w:r w:rsidR="00E92718">
              <w:rPr>
                <w:noProof/>
                <w:webHidden/>
              </w:rPr>
              <w:tab/>
            </w:r>
            <w:r w:rsidR="00E92718">
              <w:rPr>
                <w:noProof/>
                <w:webHidden/>
              </w:rPr>
              <w:fldChar w:fldCharType="begin"/>
            </w:r>
            <w:r w:rsidR="00E92718">
              <w:rPr>
                <w:noProof/>
                <w:webHidden/>
              </w:rPr>
              <w:instrText xml:space="preserve"> PAGEREF _Toc490148662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4426AE59" w14:textId="77777777" w:rsidR="00E92718" w:rsidRDefault="00421BBF">
          <w:pPr>
            <w:pStyle w:val="TM4"/>
            <w:tabs>
              <w:tab w:val="left" w:pos="1440"/>
              <w:tab w:val="right" w:leader="dot" w:pos="9063"/>
            </w:tabs>
            <w:rPr>
              <w:rFonts w:cstheme="minorBidi"/>
              <w:noProof/>
              <w:sz w:val="22"/>
              <w:szCs w:val="22"/>
            </w:rPr>
          </w:pPr>
          <w:hyperlink w:anchor="_Toc490148663" w:history="1">
            <w:r w:rsidR="00E92718" w:rsidRPr="002D1250">
              <w:rPr>
                <w:rStyle w:val="Lienhypertexte"/>
                <w:noProof/>
              </w:rPr>
              <w:t>I. 9. C.</w:t>
            </w:r>
            <w:r w:rsidR="00E92718">
              <w:rPr>
                <w:rFonts w:cstheme="minorBidi"/>
                <w:noProof/>
                <w:sz w:val="22"/>
                <w:szCs w:val="22"/>
              </w:rPr>
              <w:tab/>
            </w:r>
            <w:r w:rsidR="00E92718" w:rsidRPr="002D1250">
              <w:rPr>
                <w:rStyle w:val="Lienhypertexte"/>
                <w:noProof/>
              </w:rPr>
              <w:t>Memory processing</w:t>
            </w:r>
            <w:r w:rsidR="00E92718">
              <w:rPr>
                <w:noProof/>
                <w:webHidden/>
              </w:rPr>
              <w:tab/>
            </w:r>
            <w:r w:rsidR="00E92718">
              <w:rPr>
                <w:noProof/>
                <w:webHidden/>
              </w:rPr>
              <w:fldChar w:fldCharType="begin"/>
            </w:r>
            <w:r w:rsidR="00E92718">
              <w:rPr>
                <w:noProof/>
                <w:webHidden/>
              </w:rPr>
              <w:instrText xml:space="preserve"> PAGEREF _Toc490148663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1AFB6619" w14:textId="77777777" w:rsidR="00E92718" w:rsidRDefault="00421BBF">
          <w:pPr>
            <w:pStyle w:val="TM4"/>
            <w:tabs>
              <w:tab w:val="left" w:pos="1440"/>
              <w:tab w:val="right" w:leader="dot" w:pos="9063"/>
            </w:tabs>
            <w:rPr>
              <w:rFonts w:cstheme="minorBidi"/>
              <w:noProof/>
              <w:sz w:val="22"/>
              <w:szCs w:val="22"/>
            </w:rPr>
          </w:pPr>
          <w:hyperlink w:anchor="_Toc490148664" w:history="1">
            <w:r w:rsidR="00E92718" w:rsidRPr="002D1250">
              <w:rPr>
                <w:rStyle w:val="Lienhypertexte"/>
                <w:noProof/>
              </w:rPr>
              <w:t>I. 9. D.</w:t>
            </w:r>
            <w:r w:rsidR="00E92718">
              <w:rPr>
                <w:rFonts w:cstheme="minorBidi"/>
                <w:noProof/>
                <w:sz w:val="22"/>
                <w:szCs w:val="22"/>
              </w:rPr>
              <w:tab/>
            </w:r>
            <w:r w:rsidR="00E92718" w:rsidRPr="002D1250">
              <w:rPr>
                <w:rStyle w:val="Lienhypertexte"/>
                <w:noProof/>
              </w:rPr>
              <w:t>Others hypotheses</w:t>
            </w:r>
            <w:r w:rsidR="00E92718">
              <w:rPr>
                <w:noProof/>
                <w:webHidden/>
              </w:rPr>
              <w:tab/>
            </w:r>
            <w:r w:rsidR="00E92718">
              <w:rPr>
                <w:noProof/>
                <w:webHidden/>
              </w:rPr>
              <w:fldChar w:fldCharType="begin"/>
            </w:r>
            <w:r w:rsidR="00E92718">
              <w:rPr>
                <w:noProof/>
                <w:webHidden/>
              </w:rPr>
              <w:instrText xml:space="preserve"> PAGEREF _Toc490148664 \h </w:instrText>
            </w:r>
            <w:r w:rsidR="00E92718">
              <w:rPr>
                <w:noProof/>
                <w:webHidden/>
              </w:rPr>
            </w:r>
            <w:r w:rsidR="00E92718">
              <w:rPr>
                <w:noProof/>
                <w:webHidden/>
              </w:rPr>
              <w:fldChar w:fldCharType="separate"/>
            </w:r>
            <w:r w:rsidR="00E92718">
              <w:rPr>
                <w:noProof/>
                <w:webHidden/>
              </w:rPr>
              <w:t>22</w:t>
            </w:r>
            <w:r w:rsidR="00E92718">
              <w:rPr>
                <w:noProof/>
                <w:webHidden/>
              </w:rPr>
              <w:fldChar w:fldCharType="end"/>
            </w:r>
          </w:hyperlink>
        </w:p>
        <w:p w14:paraId="398897C9" w14:textId="77777777" w:rsidR="00E92718" w:rsidRDefault="00421BBF">
          <w:pPr>
            <w:pStyle w:val="TM2"/>
            <w:tabs>
              <w:tab w:val="left" w:pos="720"/>
              <w:tab w:val="right" w:leader="dot" w:pos="9063"/>
            </w:tabs>
            <w:rPr>
              <w:rFonts w:cstheme="minorBidi"/>
              <w:smallCaps w:val="0"/>
              <w:noProof/>
              <w:sz w:val="22"/>
              <w:szCs w:val="22"/>
            </w:rPr>
          </w:pPr>
          <w:hyperlink w:anchor="_Toc490148665" w:history="1">
            <w:r w:rsidR="00E92718" w:rsidRPr="002D1250">
              <w:rPr>
                <w:rStyle w:val="Lienhypertexte"/>
                <w:noProof/>
              </w:rPr>
              <w:t>IV.</w:t>
            </w:r>
            <w:r w:rsidR="00E92718">
              <w:rPr>
                <w:rFonts w:cstheme="minorBidi"/>
                <w:smallCaps w:val="0"/>
                <w:noProof/>
                <w:sz w:val="22"/>
                <w:szCs w:val="22"/>
              </w:rPr>
              <w:tab/>
            </w:r>
            <w:r w:rsidR="00E92718" w:rsidRPr="002D1250">
              <w:rPr>
                <w:rStyle w:val="Lienhypertexte"/>
                <w:noProof/>
              </w:rPr>
              <w:t>Hypothesis and objectives</w:t>
            </w:r>
            <w:r w:rsidR="00E92718">
              <w:rPr>
                <w:noProof/>
                <w:webHidden/>
              </w:rPr>
              <w:tab/>
            </w:r>
            <w:r w:rsidR="00E92718">
              <w:rPr>
                <w:noProof/>
                <w:webHidden/>
              </w:rPr>
              <w:fldChar w:fldCharType="begin"/>
            </w:r>
            <w:r w:rsidR="00E92718">
              <w:rPr>
                <w:noProof/>
                <w:webHidden/>
              </w:rPr>
              <w:instrText xml:space="preserve"> PAGEREF _Toc490148665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4833D788" w14:textId="77777777" w:rsidR="00E92718" w:rsidRDefault="00421BBF">
          <w:pPr>
            <w:pStyle w:val="TM3"/>
            <w:tabs>
              <w:tab w:val="left" w:pos="1200"/>
              <w:tab w:val="right" w:leader="dot" w:pos="9063"/>
            </w:tabs>
            <w:rPr>
              <w:rFonts w:cstheme="minorBidi"/>
              <w:i w:val="0"/>
              <w:iCs w:val="0"/>
              <w:noProof/>
              <w:sz w:val="22"/>
              <w:szCs w:val="22"/>
            </w:rPr>
          </w:pPr>
          <w:hyperlink w:anchor="_Toc490148666" w:history="1">
            <w:r w:rsidR="00E92718" w:rsidRPr="002D1250">
              <w:rPr>
                <w:rStyle w:val="Lienhypertexte"/>
                <w:noProof/>
              </w:rPr>
              <w:t>I. 10.</w:t>
            </w:r>
            <w:r w:rsidR="00E92718">
              <w:rPr>
                <w:rFonts w:cstheme="minorBidi"/>
                <w:i w:val="0"/>
                <w:iCs w:val="0"/>
                <w:noProof/>
                <w:sz w:val="22"/>
                <w:szCs w:val="22"/>
              </w:rPr>
              <w:tab/>
            </w:r>
            <w:r w:rsidR="00E92718" w:rsidRPr="002D1250">
              <w:rPr>
                <w:rStyle w:val="Lienhypertexte"/>
                <w:noProof/>
              </w:rPr>
              <w:t>Unresolved issues</w:t>
            </w:r>
            <w:r w:rsidR="00E92718">
              <w:rPr>
                <w:noProof/>
                <w:webHidden/>
              </w:rPr>
              <w:tab/>
            </w:r>
            <w:r w:rsidR="00E92718">
              <w:rPr>
                <w:noProof/>
                <w:webHidden/>
              </w:rPr>
              <w:fldChar w:fldCharType="begin"/>
            </w:r>
            <w:r w:rsidR="00E92718">
              <w:rPr>
                <w:noProof/>
                <w:webHidden/>
              </w:rPr>
              <w:instrText xml:space="preserve"> PAGEREF _Toc490148666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07E04A43" w14:textId="77777777" w:rsidR="00E92718" w:rsidRDefault="00421BBF">
          <w:pPr>
            <w:pStyle w:val="TM4"/>
            <w:tabs>
              <w:tab w:val="left" w:pos="1680"/>
              <w:tab w:val="right" w:leader="dot" w:pos="9063"/>
            </w:tabs>
            <w:rPr>
              <w:rFonts w:cstheme="minorBidi"/>
              <w:noProof/>
              <w:sz w:val="22"/>
              <w:szCs w:val="22"/>
            </w:rPr>
          </w:pPr>
          <w:hyperlink w:anchor="_Toc490148667" w:history="1">
            <w:r w:rsidR="00E92718" w:rsidRPr="002D1250">
              <w:rPr>
                <w:rStyle w:val="Lienhypertexte"/>
                <w:noProof/>
              </w:rPr>
              <w:t>I. 10. A.</w:t>
            </w:r>
            <w:r w:rsidR="00E92718">
              <w:rPr>
                <w:rFonts w:cstheme="minorBidi"/>
                <w:noProof/>
                <w:sz w:val="22"/>
                <w:szCs w:val="22"/>
              </w:rPr>
              <w:tab/>
            </w:r>
            <w:r w:rsidR="00E92718" w:rsidRPr="002D1250">
              <w:rPr>
                <w:rStyle w:val="Lienhypertexte"/>
                <w:noProof/>
              </w:rPr>
              <w:t>Differences between HR and LR at awakening</w:t>
            </w:r>
            <w:r w:rsidR="00E92718">
              <w:rPr>
                <w:noProof/>
                <w:webHidden/>
              </w:rPr>
              <w:tab/>
            </w:r>
            <w:r w:rsidR="00E92718">
              <w:rPr>
                <w:noProof/>
                <w:webHidden/>
              </w:rPr>
              <w:fldChar w:fldCharType="begin"/>
            </w:r>
            <w:r w:rsidR="00E92718">
              <w:rPr>
                <w:noProof/>
                <w:webHidden/>
              </w:rPr>
              <w:instrText xml:space="preserve"> PAGEREF _Toc490148667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428D9540" w14:textId="77777777" w:rsidR="00E92718" w:rsidRDefault="00421BBF">
          <w:pPr>
            <w:pStyle w:val="TM4"/>
            <w:tabs>
              <w:tab w:val="left" w:pos="1680"/>
              <w:tab w:val="right" w:leader="dot" w:pos="9063"/>
            </w:tabs>
            <w:rPr>
              <w:rFonts w:cstheme="minorBidi"/>
              <w:noProof/>
              <w:sz w:val="22"/>
              <w:szCs w:val="22"/>
            </w:rPr>
          </w:pPr>
          <w:hyperlink w:anchor="_Toc490148668" w:history="1">
            <w:r w:rsidR="00E92718" w:rsidRPr="002D1250">
              <w:rPr>
                <w:rStyle w:val="Lienhypertexte"/>
                <w:noProof/>
              </w:rPr>
              <w:t>I. 10. B.</w:t>
            </w:r>
            <w:r w:rsidR="00E92718">
              <w:rPr>
                <w:rFonts w:cstheme="minorBidi"/>
                <w:noProof/>
                <w:sz w:val="22"/>
                <w:szCs w:val="22"/>
              </w:rPr>
              <w:tab/>
            </w:r>
            <w:r w:rsidR="00E92718" w:rsidRPr="002D1250">
              <w:rPr>
                <w:rStyle w:val="Lienhypertexte"/>
                <w:noProof/>
              </w:rPr>
              <w:t>Differences in the micro-structure of HR and LR</w:t>
            </w:r>
            <w:r w:rsidR="00E92718">
              <w:rPr>
                <w:noProof/>
                <w:webHidden/>
              </w:rPr>
              <w:tab/>
            </w:r>
            <w:r w:rsidR="00E92718">
              <w:rPr>
                <w:noProof/>
                <w:webHidden/>
              </w:rPr>
              <w:fldChar w:fldCharType="begin"/>
            </w:r>
            <w:r w:rsidR="00E92718">
              <w:rPr>
                <w:noProof/>
                <w:webHidden/>
              </w:rPr>
              <w:instrText xml:space="preserve"> PAGEREF _Toc490148668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4CA398D5" w14:textId="77777777" w:rsidR="00E92718" w:rsidRDefault="00421BBF">
          <w:pPr>
            <w:pStyle w:val="TM4"/>
            <w:tabs>
              <w:tab w:val="left" w:pos="1680"/>
              <w:tab w:val="right" w:leader="dot" w:pos="9063"/>
            </w:tabs>
            <w:rPr>
              <w:rFonts w:cstheme="minorBidi"/>
              <w:noProof/>
              <w:sz w:val="22"/>
              <w:szCs w:val="22"/>
            </w:rPr>
          </w:pPr>
          <w:hyperlink w:anchor="_Toc490148669" w:history="1">
            <w:r w:rsidR="00E92718" w:rsidRPr="002D1250">
              <w:rPr>
                <w:rStyle w:val="Lienhypertexte"/>
                <w:noProof/>
              </w:rPr>
              <w:t>I. 10. C.</w:t>
            </w:r>
            <w:r w:rsidR="00E92718">
              <w:rPr>
                <w:rFonts w:cstheme="minorBidi"/>
                <w:noProof/>
                <w:sz w:val="22"/>
                <w:szCs w:val="22"/>
              </w:rPr>
              <w:tab/>
            </w:r>
            <w:r w:rsidR="00E92718" w:rsidRPr="002D1250">
              <w:rPr>
                <w:rStyle w:val="Lienhypertexte"/>
                <w:noProof/>
              </w:rPr>
              <w:t>What are the memory sources of dreaming?</w:t>
            </w:r>
            <w:r w:rsidR="00E92718">
              <w:rPr>
                <w:noProof/>
                <w:webHidden/>
              </w:rPr>
              <w:tab/>
            </w:r>
            <w:r w:rsidR="00E92718">
              <w:rPr>
                <w:noProof/>
                <w:webHidden/>
              </w:rPr>
              <w:fldChar w:fldCharType="begin"/>
            </w:r>
            <w:r w:rsidR="00E92718">
              <w:rPr>
                <w:noProof/>
                <w:webHidden/>
              </w:rPr>
              <w:instrText xml:space="preserve"> PAGEREF _Toc490148669 \h </w:instrText>
            </w:r>
            <w:r w:rsidR="00E92718">
              <w:rPr>
                <w:noProof/>
                <w:webHidden/>
              </w:rPr>
            </w:r>
            <w:r w:rsidR="00E92718">
              <w:rPr>
                <w:noProof/>
                <w:webHidden/>
              </w:rPr>
              <w:fldChar w:fldCharType="separate"/>
            </w:r>
            <w:r w:rsidR="00E92718">
              <w:rPr>
                <w:noProof/>
                <w:webHidden/>
              </w:rPr>
              <w:t>23</w:t>
            </w:r>
            <w:r w:rsidR="00E92718">
              <w:rPr>
                <w:noProof/>
                <w:webHidden/>
              </w:rPr>
              <w:fldChar w:fldCharType="end"/>
            </w:r>
          </w:hyperlink>
        </w:p>
        <w:p w14:paraId="3B2B0263" w14:textId="77777777" w:rsidR="00E92718" w:rsidRDefault="00421BBF">
          <w:pPr>
            <w:pStyle w:val="TM1"/>
            <w:rPr>
              <w:rFonts w:cstheme="minorBidi"/>
              <w:b w:val="0"/>
              <w:bCs w:val="0"/>
              <w:caps w:val="0"/>
              <w:noProof/>
              <w:sz w:val="22"/>
              <w:szCs w:val="22"/>
            </w:rPr>
          </w:pPr>
          <w:hyperlink w:anchor="_Toc490148670" w:history="1">
            <w:r w:rsidR="00E92718" w:rsidRPr="002D1250">
              <w:rPr>
                <w:rStyle w:val="Lienhypertexte"/>
                <w:noProof/>
              </w:rPr>
              <w:t>EXPERIMENTAL RESULTS</w:t>
            </w:r>
            <w:r w:rsidR="00E92718">
              <w:rPr>
                <w:noProof/>
                <w:webHidden/>
              </w:rPr>
              <w:tab/>
            </w:r>
            <w:r w:rsidR="00E92718">
              <w:rPr>
                <w:noProof/>
                <w:webHidden/>
              </w:rPr>
              <w:fldChar w:fldCharType="begin"/>
            </w:r>
            <w:r w:rsidR="00E92718">
              <w:rPr>
                <w:noProof/>
                <w:webHidden/>
              </w:rPr>
              <w:instrText xml:space="preserve"> PAGEREF _Toc490148670 \h </w:instrText>
            </w:r>
            <w:r w:rsidR="00E92718">
              <w:rPr>
                <w:noProof/>
                <w:webHidden/>
              </w:rPr>
            </w:r>
            <w:r w:rsidR="00E92718">
              <w:rPr>
                <w:noProof/>
                <w:webHidden/>
              </w:rPr>
              <w:fldChar w:fldCharType="separate"/>
            </w:r>
            <w:r w:rsidR="00E92718">
              <w:rPr>
                <w:noProof/>
                <w:webHidden/>
              </w:rPr>
              <w:t>24</w:t>
            </w:r>
            <w:r w:rsidR="00E92718">
              <w:rPr>
                <w:noProof/>
                <w:webHidden/>
              </w:rPr>
              <w:fldChar w:fldCharType="end"/>
            </w:r>
          </w:hyperlink>
        </w:p>
        <w:p w14:paraId="7C077617" w14:textId="77777777" w:rsidR="00E92718" w:rsidRDefault="00421BBF">
          <w:pPr>
            <w:pStyle w:val="TM1"/>
            <w:rPr>
              <w:rFonts w:cstheme="minorBidi"/>
              <w:b w:val="0"/>
              <w:bCs w:val="0"/>
              <w:caps w:val="0"/>
              <w:noProof/>
              <w:sz w:val="22"/>
              <w:szCs w:val="22"/>
            </w:rPr>
          </w:pPr>
          <w:hyperlink w:anchor="_Toc490148671" w:history="1">
            <w:r w:rsidR="00E92718" w:rsidRPr="002D1250">
              <w:rPr>
                <w:rStyle w:val="Lienhypertexte"/>
                <w:noProof/>
              </w:rPr>
              <w:t>METHODOLOGICAL DEVELOPMENT</w:t>
            </w:r>
            <w:r w:rsidR="00E92718">
              <w:rPr>
                <w:noProof/>
                <w:webHidden/>
              </w:rPr>
              <w:tab/>
            </w:r>
            <w:r w:rsidR="00E92718">
              <w:rPr>
                <w:noProof/>
                <w:webHidden/>
              </w:rPr>
              <w:fldChar w:fldCharType="begin"/>
            </w:r>
            <w:r w:rsidR="00E92718">
              <w:rPr>
                <w:noProof/>
                <w:webHidden/>
              </w:rPr>
              <w:instrText xml:space="preserve"> PAGEREF _Toc490148671 \h </w:instrText>
            </w:r>
            <w:r w:rsidR="00E92718">
              <w:rPr>
                <w:noProof/>
                <w:webHidden/>
              </w:rPr>
            </w:r>
            <w:r w:rsidR="00E92718">
              <w:rPr>
                <w:noProof/>
                <w:webHidden/>
              </w:rPr>
              <w:fldChar w:fldCharType="separate"/>
            </w:r>
            <w:r w:rsidR="00E92718">
              <w:rPr>
                <w:noProof/>
                <w:webHidden/>
              </w:rPr>
              <w:t>25</w:t>
            </w:r>
            <w:r w:rsidR="00E92718">
              <w:rPr>
                <w:noProof/>
                <w:webHidden/>
              </w:rPr>
              <w:fldChar w:fldCharType="end"/>
            </w:r>
          </w:hyperlink>
        </w:p>
        <w:p w14:paraId="454A404C" w14:textId="77777777" w:rsidR="00E92718" w:rsidRDefault="00421BBF">
          <w:pPr>
            <w:pStyle w:val="TM1"/>
            <w:rPr>
              <w:rFonts w:cstheme="minorBidi"/>
              <w:b w:val="0"/>
              <w:bCs w:val="0"/>
              <w:caps w:val="0"/>
              <w:noProof/>
              <w:sz w:val="22"/>
              <w:szCs w:val="22"/>
            </w:rPr>
          </w:pPr>
          <w:hyperlink w:anchor="_Toc490148672" w:history="1">
            <w:r w:rsidR="00E92718" w:rsidRPr="002D1250">
              <w:rPr>
                <w:rStyle w:val="Lienhypertexte"/>
                <w:noProof/>
              </w:rPr>
              <w:t>GENERAL DISCUSSION</w:t>
            </w:r>
            <w:r w:rsidR="00E92718">
              <w:rPr>
                <w:noProof/>
                <w:webHidden/>
              </w:rPr>
              <w:tab/>
            </w:r>
            <w:r w:rsidR="00E92718">
              <w:rPr>
                <w:noProof/>
                <w:webHidden/>
              </w:rPr>
              <w:fldChar w:fldCharType="begin"/>
            </w:r>
            <w:r w:rsidR="00E92718">
              <w:rPr>
                <w:noProof/>
                <w:webHidden/>
              </w:rPr>
              <w:instrText xml:space="preserve"> PAGEREF _Toc490148672 \h </w:instrText>
            </w:r>
            <w:r w:rsidR="00E92718">
              <w:rPr>
                <w:noProof/>
                <w:webHidden/>
              </w:rPr>
            </w:r>
            <w:r w:rsidR="00E92718">
              <w:rPr>
                <w:noProof/>
                <w:webHidden/>
              </w:rPr>
              <w:fldChar w:fldCharType="separate"/>
            </w:r>
            <w:r w:rsidR="00E92718">
              <w:rPr>
                <w:noProof/>
                <w:webHidden/>
              </w:rPr>
              <w:t>26</w:t>
            </w:r>
            <w:r w:rsidR="00E92718">
              <w:rPr>
                <w:noProof/>
                <w:webHidden/>
              </w:rPr>
              <w:fldChar w:fldCharType="end"/>
            </w:r>
          </w:hyperlink>
        </w:p>
        <w:p w14:paraId="4C918BD6" w14:textId="77777777" w:rsidR="00E92718" w:rsidRDefault="00421BBF">
          <w:pPr>
            <w:pStyle w:val="TM1"/>
            <w:rPr>
              <w:rFonts w:cstheme="minorBidi"/>
              <w:b w:val="0"/>
              <w:bCs w:val="0"/>
              <w:caps w:val="0"/>
              <w:noProof/>
              <w:sz w:val="22"/>
              <w:szCs w:val="22"/>
            </w:rPr>
          </w:pPr>
          <w:hyperlink w:anchor="_Toc490148673" w:history="1">
            <w:r w:rsidR="00E92718" w:rsidRPr="002D1250">
              <w:rPr>
                <w:rStyle w:val="Lienhypertexte"/>
                <w:noProof/>
              </w:rPr>
              <w:t>ANNEXES</w:t>
            </w:r>
            <w:r w:rsidR="00E92718">
              <w:rPr>
                <w:noProof/>
                <w:webHidden/>
              </w:rPr>
              <w:tab/>
            </w:r>
            <w:r w:rsidR="00E92718">
              <w:rPr>
                <w:noProof/>
                <w:webHidden/>
              </w:rPr>
              <w:fldChar w:fldCharType="begin"/>
            </w:r>
            <w:r w:rsidR="00E92718">
              <w:rPr>
                <w:noProof/>
                <w:webHidden/>
              </w:rPr>
              <w:instrText xml:space="preserve"> PAGEREF _Toc490148673 \h </w:instrText>
            </w:r>
            <w:r w:rsidR="00E92718">
              <w:rPr>
                <w:noProof/>
                <w:webHidden/>
              </w:rPr>
            </w:r>
            <w:r w:rsidR="00E92718">
              <w:rPr>
                <w:noProof/>
                <w:webHidden/>
              </w:rPr>
              <w:fldChar w:fldCharType="separate"/>
            </w:r>
            <w:r w:rsidR="00E92718">
              <w:rPr>
                <w:noProof/>
                <w:webHidden/>
              </w:rPr>
              <w:t>27</w:t>
            </w:r>
            <w:r w:rsidR="00E92718">
              <w:rPr>
                <w:noProof/>
                <w:webHidden/>
              </w:rPr>
              <w:fldChar w:fldCharType="end"/>
            </w:r>
          </w:hyperlink>
        </w:p>
        <w:p w14:paraId="06AE5D9F" w14:textId="77777777" w:rsidR="00E92718" w:rsidRDefault="00421BBF">
          <w:pPr>
            <w:pStyle w:val="TM1"/>
            <w:rPr>
              <w:rFonts w:cstheme="minorBidi"/>
              <w:b w:val="0"/>
              <w:bCs w:val="0"/>
              <w:caps w:val="0"/>
              <w:noProof/>
              <w:sz w:val="22"/>
              <w:szCs w:val="22"/>
            </w:rPr>
          </w:pPr>
          <w:hyperlink w:anchor="_Toc490148674" w:history="1">
            <w:r w:rsidR="00E92718" w:rsidRPr="002D1250">
              <w:rPr>
                <w:rStyle w:val="Lienhypertexte"/>
                <w:noProof/>
              </w:rPr>
              <w:t>REFERENCES</w:t>
            </w:r>
            <w:r w:rsidR="00E92718">
              <w:rPr>
                <w:noProof/>
                <w:webHidden/>
              </w:rPr>
              <w:tab/>
            </w:r>
            <w:r w:rsidR="00E92718">
              <w:rPr>
                <w:noProof/>
                <w:webHidden/>
              </w:rPr>
              <w:fldChar w:fldCharType="begin"/>
            </w:r>
            <w:r w:rsidR="00E92718">
              <w:rPr>
                <w:noProof/>
                <w:webHidden/>
              </w:rPr>
              <w:instrText xml:space="preserve"> PAGEREF _Toc490148674 \h </w:instrText>
            </w:r>
            <w:r w:rsidR="00E92718">
              <w:rPr>
                <w:noProof/>
                <w:webHidden/>
              </w:rPr>
            </w:r>
            <w:r w:rsidR="00E92718">
              <w:rPr>
                <w:noProof/>
                <w:webHidden/>
              </w:rPr>
              <w:fldChar w:fldCharType="separate"/>
            </w:r>
            <w:r w:rsidR="00E92718">
              <w:rPr>
                <w:noProof/>
                <w:webHidden/>
              </w:rPr>
              <w:t>28</w:t>
            </w:r>
            <w:r w:rsidR="00E92718">
              <w:rPr>
                <w:noProof/>
                <w:webHidden/>
              </w:rPr>
              <w:fldChar w:fldCharType="end"/>
            </w:r>
          </w:hyperlink>
        </w:p>
        <w:p w14:paraId="61D32C23" w14:textId="77777777" w:rsidR="00E8570D" w:rsidRDefault="00F10B90" w:rsidP="00A06F55">
          <w:r w:rsidRPr="00A06F55">
            <w:rPr>
              <w:rFonts w:asciiTheme="minorHAnsi" w:hAnsiTheme="minorHAnsi" w:cstheme="minorHAnsi"/>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148620"/>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148621"/>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148622"/>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148623"/>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148624"/>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148625"/>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148626"/>
      <w:r>
        <w:t>Dreams</w:t>
      </w:r>
      <w:bookmarkEnd w:id="9"/>
    </w:p>
    <w:p w14:paraId="2E055A61" w14:textId="302E2318" w:rsidR="00471E4D" w:rsidRDefault="002018D2" w:rsidP="00D249CA">
      <w:pPr>
        <w:pStyle w:val="Titre2"/>
      </w:pPr>
      <w:bookmarkStart w:id="10" w:name="_Toc490148627"/>
      <w:r>
        <w:t xml:space="preserve">Modern </w:t>
      </w:r>
      <w:r w:rsidR="00CA6FD3">
        <w:t>d</w:t>
      </w:r>
      <w:r w:rsidR="00112EBE">
        <w:t>efinition</w:t>
      </w:r>
      <w:bookmarkEnd w:id="10"/>
      <w:r w:rsidR="00112EBE">
        <w:t xml:space="preserve"> </w:t>
      </w:r>
    </w:p>
    <w:p w14:paraId="2CFFD5C8" w14:textId="3338CA4C"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7F73C2">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7F73C2" w:rsidRPr="007F73C2">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860A00">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860A00" w:rsidRPr="00860A00">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12750C53" w:rsidR="003D4D4F" w:rsidRDefault="00637EB2" w:rsidP="003D4D4F">
      <w:pPr>
        <w:pStyle w:val="Titre2"/>
        <w:rPr>
          <w:rStyle w:val="hvr"/>
        </w:rPr>
      </w:pPr>
      <w:bookmarkStart w:id="11" w:name="_Toc490148628"/>
      <w:r>
        <w:rPr>
          <w:rStyle w:val="hvr"/>
        </w:rPr>
        <w:t>Dream</w:t>
      </w:r>
      <w:r w:rsidR="0088046E">
        <w:rPr>
          <w:rStyle w:val="hvr"/>
        </w:rPr>
        <w:t>s</w:t>
      </w:r>
      <w:r>
        <w:rPr>
          <w:rStyle w:val="hvr"/>
        </w:rPr>
        <w:t xml:space="preserve"> as a scientific object</w:t>
      </w:r>
      <w:bookmarkEnd w:id="11"/>
    </w:p>
    <w:p w14:paraId="70976BBF" w14:textId="6657A8A6" w:rsidR="00185F7C" w:rsidRDefault="00B8192F" w:rsidP="00847791">
      <w:pPr>
        <w:rPr>
          <w:rStyle w:val="hvr"/>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762C1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762C15" w:rsidRPr="00762C1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C446BE">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C446BE" w:rsidRPr="00C446BE">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Pr>
          <w:rStyle w:val="hvr"/>
        </w:rPr>
        <w:t xml:space="preserve">As a consequence, most dream research has focused on </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fldSimple w:instr=" SEQ Figure \* ARABIC ">
        <w:r w:rsidR="00136A0A">
          <w:rPr>
            <w:noProof/>
          </w:rPr>
          <w:t>1</w:t>
        </w:r>
      </w:fldSimple>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4E83921E" w14:textId="5286D6F4" w:rsidR="00032EE2" w:rsidRDefault="00C764F1" w:rsidP="00D249CA">
      <w:pPr>
        <w:rPr>
          <w:rStyle w:val="hvr"/>
        </w:rPr>
      </w:pPr>
      <w:r w:rsidRPr="00264659">
        <w:rPr>
          <w:rStyle w:val="hvr"/>
          <w:color w:val="7030A0"/>
        </w:rPr>
        <w:t xml:space="preserve">Now that we have conceptualized </w:t>
      </w:r>
      <w:r w:rsidR="00A7166C" w:rsidRPr="00264659">
        <w:rPr>
          <w:rStyle w:val="hvr"/>
          <w:color w:val="7030A0"/>
        </w:rPr>
        <w:t>dreams</w:t>
      </w:r>
      <w:r w:rsidRPr="00264659">
        <w:rPr>
          <w:rStyle w:val="hvr"/>
          <w:color w:val="7030A0"/>
        </w:rPr>
        <w:t xml:space="preserve"> as a scientific object</w:t>
      </w:r>
      <w:r>
        <w:rPr>
          <w:rStyle w:val="hvr"/>
        </w:rPr>
        <w:t>, s</w:t>
      </w:r>
      <w:r w:rsidR="00032EE2">
        <w:rPr>
          <w:rStyle w:val="hvr"/>
        </w:rPr>
        <w:t>everal questions remain pe</w:t>
      </w:r>
      <w:r w:rsidR="00DD03BA">
        <w:rPr>
          <w:rStyle w:val="hvr"/>
        </w:rPr>
        <w:t>nding: 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 xml:space="preserve">are, the function(s) of dreaming? </w:t>
      </w:r>
    </w:p>
    <w:p w14:paraId="6FE3358A" w14:textId="0B52BAC7" w:rsidR="00AC2454" w:rsidRDefault="007D01E6" w:rsidP="00D249CA">
      <w:pPr>
        <w:pStyle w:val="Titre1"/>
      </w:pPr>
      <w:bookmarkStart w:id="12" w:name="_Toc490148629"/>
      <w:r>
        <w:t>Sleep</w:t>
      </w:r>
      <w:bookmarkEnd w:id="12"/>
    </w:p>
    <w:p w14:paraId="683C3F81" w14:textId="263E8B08" w:rsidR="00963E47" w:rsidRDefault="001B093C" w:rsidP="00D249CA">
      <w:pPr>
        <w:pStyle w:val="Titre2"/>
      </w:pPr>
      <w:bookmarkStart w:id="13" w:name="_Toc490148630"/>
      <w:r>
        <w:t>Definition</w:t>
      </w:r>
      <w:bookmarkEnd w:id="13"/>
    </w:p>
    <w:p w14:paraId="4AC18EC6" w14:textId="151AA372"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4238B9">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4238B9" w:rsidRPr="004238B9">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792576">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792576" w:rsidRPr="00792576">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33024D">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33024D" w:rsidRPr="0033024D">
        <w:t>Andrillon 2016)</w:t>
      </w:r>
      <w:r w:rsidR="0033024D">
        <w:fldChar w:fldCharType="end"/>
      </w:r>
      <w:r w:rsidR="0033024D">
        <w:t>.</w:t>
      </w:r>
    </w:p>
    <w:p w14:paraId="06537E96" w14:textId="04203B0F" w:rsidR="00B360C6" w:rsidRDefault="00B360C6" w:rsidP="00B360C6">
      <w:pPr>
        <w:pStyle w:val="Titre2"/>
      </w:pPr>
      <w:r>
        <w:t>Polysomnographic recordings</w:t>
      </w:r>
    </w:p>
    <w:p w14:paraId="365DEB51" w14:textId="78693493"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w:t>
      </w:r>
      <w:r w:rsidR="008C021C" w:rsidRPr="008C021C">
        <w:t>sufficient infor</w:t>
      </w:r>
      <w:r w:rsidR="008C021C" w:rsidRPr="008C021C">
        <w:t>mation to identify sleep stages</w:t>
      </w:r>
      <w:r w:rsidR="008C021C" w:rsidRPr="008C021C">
        <w:t xml:space="preserve"> according to standard international established guidelines.</w:t>
      </w:r>
      <w:r w:rsidR="008C021C">
        <w:t xml:space="preserve"> P</w:t>
      </w:r>
      <w:r w:rsidR="00DD3101">
        <w:t xml:space="preserve">SG is the gold standard in modern sleep research and is used in both clinical and research settings. </w:t>
      </w:r>
    </w:p>
    <w:p w14:paraId="0D33FFFF" w14:textId="68A1C2D1" w:rsidR="00B63577" w:rsidRDefault="00B63577" w:rsidP="00D249CA">
      <w:pPr>
        <w:pStyle w:val="Titre2"/>
      </w:pPr>
      <w:bookmarkStart w:id="14" w:name="_Toc490148631"/>
      <w:r w:rsidRPr="009E4964">
        <w:t>Sleep stages</w:t>
      </w:r>
      <w:bookmarkEnd w:id="14"/>
    </w:p>
    <w:p w14:paraId="1F2C489B" w14:textId="35617F3C" w:rsidR="009820E1" w:rsidRDefault="009820E1" w:rsidP="004D554D">
      <w:r w:rsidRPr="009820E1">
        <w:t xml:space="preserve">A first set of rules were published by Rechtschaffen and Kales (R&amp;K) in 1968 </w:t>
      </w:r>
      <w:r w:rsidR="00D629F2">
        <w:fldChar w:fldCharType="begin"/>
      </w:r>
      <w:r w:rsidR="00D629F2">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D629F2" w:rsidRPr="00D629F2">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D629F2">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D629F2" w:rsidRPr="00D629F2">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w:t>
      </w:r>
      <w:r w:rsidR="004D554D">
        <w:t xml:space="preserve"> </w:t>
      </w:r>
      <w:r w:rsidR="004D554D">
        <w:t>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xml:space="preserve">. </w:t>
      </w:r>
      <w:r w:rsidR="00503AB1">
        <w:t>Opening the eyes or engaging</w:t>
      </w:r>
      <w:r w:rsidR="00503AB1">
        <w:t xml:space="preserve"> </w:t>
      </w:r>
      <w:r w:rsidR="00503AB1">
        <w:t>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N1</w:t>
      </w:r>
      <w:r w:rsidR="00C6568B">
        <w:t xml:space="preserve">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are defined as sharp negative waves followed by a positive component,</w:t>
      </w:r>
      <w:r w:rsidR="004946AD">
        <w:t xml:space="preserve"> </w:t>
      </w:r>
      <w:r w:rsidR="004946AD">
        <w:t>prominent over frontal scalp electrodes and lasting more than 0.5 seconds.</w:t>
      </w:r>
      <w:r w:rsidR="004946AD">
        <w:t xml:space="preserve"> </w:t>
      </w:r>
      <w:r w:rsidR="00F62805">
        <w:t>S</w:t>
      </w:r>
      <w:r w:rsidR="000466A9">
        <w:t>pindles refer to burst of 12 to 14 Hz waves predominant over central scalp</w:t>
      </w:r>
      <w:r w:rsidR="000466A9">
        <w:t xml:space="preserve"> </w:t>
      </w:r>
      <w:r w:rsidR="000466A9">
        <w:t>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w:t>
      </w:r>
      <w:r>
        <w:t xml:space="preserve"> </w:t>
      </w:r>
      <w:r>
        <w:t>eye movements easily observable on the EOG channels. They consist of conjugate,</w:t>
      </w:r>
      <w:r>
        <w:t xml:space="preserve"> </w:t>
      </w:r>
      <w:r>
        <w:t>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w:t>
      </w:r>
      <w:r w:rsidR="00DA30E9">
        <w:t>is its muscle atonia, as revealed by a low</w:t>
      </w:r>
      <w:r w:rsidR="00DA30E9">
        <w:t xml:space="preserve"> </w:t>
      </w:r>
      <w:r w:rsidR="00DA30E9">
        <w:t xml:space="preserve">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w:t>
      </w:r>
      <w:r w:rsidR="002B4C92">
        <w:t xml:space="preserve"> </w:t>
      </w:r>
      <w:r w:rsidR="002B4C92">
        <w:t>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5" w:name="_Ref490218273"/>
      <w:r>
        <w:t xml:space="preserve">Figure </w:t>
      </w:r>
      <w:fldSimple w:instr=" SEQ Figure \* ARABIC ">
        <w:r>
          <w:rPr>
            <w:noProof/>
          </w:rPr>
          <w:t>2</w:t>
        </w:r>
      </w:fldSimple>
      <w:bookmarkEnd w:id="15"/>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6" w:name="_Toc490148632"/>
      <w:r>
        <w:t>S</w:t>
      </w:r>
      <w:r w:rsidR="00B63577">
        <w:t>leep architecture</w:t>
      </w:r>
      <w:bookmarkEnd w:id="16"/>
    </w:p>
    <w:p w14:paraId="5D741411" w14:textId="2C54D413"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w:t>
      </w:r>
      <w:r w:rsidR="0027212F">
        <w:t>consists of a repetition</w:t>
      </w:r>
      <w:r w:rsidR="0027212F">
        <w:t xml:space="preserve"> </w:t>
      </w:r>
      <w:r w:rsidR="0027212F">
        <w:t xml:space="preserve">of four or five </w:t>
      </w:r>
      <w:r w:rsidR="00F64B1B">
        <w:t xml:space="preserve">90 to 110 minutes long sleep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7164A7">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7164A7" w:rsidRPr="007164A7">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w:t>
      </w:r>
      <w:r>
        <w:t>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3F0FF8">
      <w:pPr>
        <w:pStyle w:val="Paragraphedeliste"/>
        <w:numPr>
          <w:ilvl w:val="0"/>
          <w:numId w:val="9"/>
        </w:numPr>
      </w:pPr>
      <w:r>
        <w:t>REM sleep occurs in four to six discrete episodes each night with</w:t>
      </w:r>
      <w:r>
        <w:t xml:space="preserve"> </w:t>
      </w:r>
      <w:r>
        <w:t>episodes generally lengthening as sleep period progresses</w:t>
      </w:r>
    </w:p>
    <w:p w14:paraId="273D0ED3" w14:textId="77777777" w:rsidR="006E2424" w:rsidRPr="008F35D8" w:rsidRDefault="006E2424" w:rsidP="00285F63">
      <w:pPr>
        <w:ind w:left="360"/>
      </w:pPr>
    </w:p>
    <w:p w14:paraId="38BD3124" w14:textId="6585F8EB" w:rsidR="00302B6A" w:rsidRPr="00302B6A" w:rsidRDefault="00302B6A" w:rsidP="00302B6A">
      <w:pPr>
        <w:pStyle w:val="Titre2"/>
      </w:pPr>
      <w:bookmarkStart w:id="17" w:name="_Toc490148633"/>
      <w:r>
        <w:t>Methodology: EEG and ERP</w:t>
      </w:r>
      <w:bookmarkEnd w:id="17"/>
    </w:p>
    <w:p w14:paraId="51CE0110" w14:textId="77777777" w:rsidR="004953BB" w:rsidRDefault="004953BB" w:rsidP="00D249CA">
      <w:pPr>
        <w:pStyle w:val="Titre1"/>
      </w:pPr>
      <w:bookmarkStart w:id="18" w:name="_Toc490148634"/>
      <w:r>
        <w:t>Link between dreaming and sleep stages</w:t>
      </w:r>
      <w:bookmarkEnd w:id="18"/>
    </w:p>
    <w:p w14:paraId="670BADE2" w14:textId="77777777" w:rsidR="004953BB" w:rsidRDefault="004953BB" w:rsidP="00D249CA">
      <w:pPr>
        <w:pStyle w:val="Titre2"/>
      </w:pPr>
      <w:bookmarkStart w:id="19" w:name="_Toc490148635"/>
      <w:r>
        <w:t>The REM sleep hypothesis of dreaming</w:t>
      </w:r>
      <w:bookmarkEnd w:id="19"/>
    </w:p>
    <w:p w14:paraId="76C18A0A" w14:textId="42D711F4"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83582">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83582" w:rsidRPr="00F83582">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770A0C">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770A0C" w:rsidRPr="00770A0C">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787F5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787F55" w:rsidRPr="00787F5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77BF7">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77BF7" w:rsidRPr="00F77BF7">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B51844">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B51844" w:rsidRPr="00FF056C">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148636"/>
      <w:r>
        <w:t xml:space="preserve">The new hypothesis: </w:t>
      </w:r>
      <w:r w:rsidR="00B453A2">
        <w:t>a continuum of mentation during sleep</w:t>
      </w:r>
      <w:r w:rsidR="00F53DAD">
        <w:t>?</w:t>
      </w:r>
      <w:bookmarkEnd w:id="20"/>
    </w:p>
    <w:p w14:paraId="5B6A49AB" w14:textId="32B6BD14"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0F4229">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0F4229" w:rsidRPr="000F4229">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295D4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295D45" w:rsidRPr="00295D45">
        <w:t>(</w:t>
      </w:r>
      <w:r w:rsidR="00295D45">
        <w:t xml:space="preserve">reviewed in </w:t>
      </w:r>
      <w:r w:rsidR="00295D45" w:rsidRPr="00295D4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324E9D">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324E9D" w:rsidRPr="00324E9D">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317ED3A5" w14:textId="55B6D1B7" w:rsidR="00D71BC3"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D923D6">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D923D6" w:rsidRPr="00976770">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r w:rsidR="004053B6">
        <w:t xml:space="preserve"> </w:t>
      </w:r>
    </w:p>
    <w:p w14:paraId="45F57A63" w14:textId="7F6B8951"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6F188C">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6F188C" w:rsidRPr="006F188C">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1733C823" w:rsidR="000549D5" w:rsidRDefault="000549D5" w:rsidP="00B751F6">
      <w:pPr>
        <w:pStyle w:val="Lgende"/>
        <w:shd w:val="clear" w:color="auto" w:fill="FFFFFF" w:themeFill="background1"/>
      </w:pPr>
      <w:bookmarkStart w:id="21" w:name="_Ref490202523"/>
      <w:bookmarkStart w:id="22" w:name="_Ref490202517"/>
      <w:bookmarkStart w:id="23" w:name="_GoBack"/>
      <w:r>
        <w:t xml:space="preserve">Table </w:t>
      </w:r>
      <w:fldSimple w:instr=" SEQ Table \* ARABIC ">
        <w:r>
          <w:rPr>
            <w:noProof/>
          </w:rPr>
          <w:t>1</w:t>
        </w:r>
      </w:fldSimple>
      <w:bookmarkEnd w:id="21"/>
      <w:r>
        <w:t xml:space="preserve">: A brief description of sleep mentation in their typical order of placement during the sleep cycle. </w:t>
      </w:r>
      <w:r w:rsidRPr="001B75AE">
        <w:rPr>
          <w:b w:val="0"/>
        </w:rPr>
        <w:t xml:space="preserve">Modified from </w:t>
      </w:r>
      <w:r w:rsidRPr="001B75AE">
        <w:rPr>
          <w:b w:val="0"/>
        </w:rPr>
        <w:fldChar w:fldCharType="begin"/>
      </w:r>
      <w:r w:rsidRPr="001B75AE">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1B75AE">
        <w:rPr>
          <w:b w:val="0"/>
        </w:rPr>
        <w:fldChar w:fldCharType="separate"/>
      </w:r>
      <w:r w:rsidRPr="001B75AE">
        <w:rPr>
          <w:b w:val="0"/>
        </w:rPr>
        <w:t>De Koninck 2012</w:t>
      </w:r>
      <w:r w:rsidRPr="001B75AE">
        <w:rPr>
          <w:b w:val="0"/>
        </w:rPr>
        <w:fldChar w:fldCharType="end"/>
      </w:r>
      <w:r w:rsidRPr="001B75AE">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bookmarkEnd w:id="23"/>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2B27471C" w:rsidR="00DB2C69" w:rsidRDefault="00DB2C69" w:rsidP="006C32A3">
            <w:pPr>
              <w:jc w:val="left"/>
            </w:pPr>
            <w:r>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63439514" w14:textId="75B8E964" w:rsidR="00577443" w:rsidRDefault="00577443" w:rsidP="00F7718D">
      <w:r>
        <w:t>The state switch hypothesis</w:t>
      </w:r>
      <w:r w:rsidR="00F43CAD">
        <w:t xml:space="preserve"> (Koukkou )</w:t>
      </w:r>
    </w:p>
    <w:p w14:paraId="16A39C0D" w14:textId="2502B78B" w:rsidR="00351B28" w:rsidRDefault="00C249CC" w:rsidP="00D249CA">
      <w:pPr>
        <w:pStyle w:val="Titre1"/>
      </w:pPr>
      <w:bookmarkStart w:id="24" w:name="_Toc490148637"/>
      <w:r>
        <w:t>Neurophysiological</w:t>
      </w:r>
      <w:r w:rsidR="00351B28">
        <w:t xml:space="preserve"> correlates of dreaming</w:t>
      </w:r>
      <w:bookmarkEnd w:id="24"/>
    </w:p>
    <w:p w14:paraId="64DF5FC1" w14:textId="634ADC99" w:rsidR="003B2404" w:rsidRDefault="00716F8B" w:rsidP="00D249CA">
      <w:pPr>
        <w:pStyle w:val="Titre2"/>
      </w:pPr>
      <w:bookmarkStart w:id="25" w:name="_Toc490148638"/>
      <w:r>
        <w:t>A scientific deadlock</w:t>
      </w:r>
      <w:bookmarkEnd w:id="25"/>
    </w:p>
    <w:p w14:paraId="22F9CC21" w14:textId="77777777" w:rsidR="003B2404" w:rsidRDefault="003B2404" w:rsidP="00D249CA">
      <w:pPr>
        <w:pStyle w:val="Titre2"/>
      </w:pPr>
      <w:bookmarkStart w:id="26" w:name="_Toc490148639"/>
      <w:r>
        <w:t>Brain activity during REM sleep</w:t>
      </w:r>
      <w:bookmarkEnd w:id="26"/>
    </w:p>
    <w:p w14:paraId="48BBD478" w14:textId="558D3C1F" w:rsidR="004D5A45" w:rsidRDefault="00C71D28" w:rsidP="00D249CA">
      <w:pPr>
        <w:pStyle w:val="Titre2"/>
      </w:pPr>
      <w:bookmarkStart w:id="27" w:name="_Toc490148640"/>
      <w:r>
        <w:t xml:space="preserve">Brain activity </w:t>
      </w:r>
      <w:r w:rsidR="008C7443">
        <w:t xml:space="preserve">in </w:t>
      </w:r>
      <w:r w:rsidR="001547A9">
        <w:t>the minutes preceding awakening</w:t>
      </w:r>
      <w:bookmarkEnd w:id="27"/>
    </w:p>
    <w:p w14:paraId="16C071CA" w14:textId="675669C8" w:rsidR="002D6CED" w:rsidRDefault="00A34F4E" w:rsidP="00D249CA">
      <w:pPr>
        <w:pStyle w:val="Titre2"/>
      </w:pPr>
      <w:bookmarkStart w:id="28" w:name="_Toc490148641"/>
      <w:r>
        <w:t>Dreaming</w:t>
      </w:r>
      <w:r w:rsidR="00353E78">
        <w:t xml:space="preserve"> and the default mode network</w:t>
      </w:r>
      <w:bookmarkEnd w:id="28"/>
    </w:p>
    <w:p w14:paraId="137590AE" w14:textId="203C22AD" w:rsidR="009650EC" w:rsidRPr="009650EC" w:rsidRDefault="009650EC" w:rsidP="009650EC">
      <w:pPr>
        <w:pStyle w:val="Titre2"/>
      </w:pPr>
      <w:bookmarkStart w:id="29" w:name="_Toc490148642"/>
      <w:r>
        <w:t>Methodology; fMRI and functional connectivity</w:t>
      </w:r>
      <w:bookmarkEnd w:id="29"/>
    </w:p>
    <w:p w14:paraId="4AA3ECF9" w14:textId="77777777" w:rsidR="00685521" w:rsidRPr="00685521" w:rsidRDefault="00685521" w:rsidP="00D249CA"/>
    <w:p w14:paraId="16C1C722" w14:textId="53A670B5" w:rsidR="00B45A6F" w:rsidRDefault="00BD5E6D" w:rsidP="00D249CA">
      <w:pPr>
        <w:pStyle w:val="Titre"/>
      </w:pPr>
      <w:bookmarkStart w:id="30" w:name="_Toc490148643"/>
      <w:r>
        <w:t>C</w:t>
      </w:r>
      <w:r w:rsidR="002E166E">
        <w:t>erebral correlates of dream recall</w:t>
      </w:r>
      <w:bookmarkEnd w:id="30"/>
      <w:r w:rsidR="00103FE6">
        <w:t xml:space="preserve"> </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040BEEBD" w14:textId="6F117879" w:rsidR="00E639B8" w:rsidRDefault="00E639B8" w:rsidP="00D249CA">
      <w:pPr>
        <w:pStyle w:val="Titre1"/>
      </w:pPr>
      <w:bookmarkStart w:id="31" w:name="_Toc490148644"/>
      <w:r>
        <w:t xml:space="preserve">Dream recall </w:t>
      </w:r>
      <w:r w:rsidR="0085003E">
        <w:t>frequency</w:t>
      </w:r>
      <w:bookmarkEnd w:id="31"/>
    </w:p>
    <w:p w14:paraId="1039C14C" w14:textId="3DA8F622" w:rsidR="00E639B8" w:rsidRDefault="00E639B8" w:rsidP="00D249CA">
      <w:pPr>
        <w:pStyle w:val="Titre2"/>
      </w:pPr>
      <w:bookmarkStart w:id="32" w:name="_Toc490148645"/>
      <w:r>
        <w:t>Inter- and intra-individuals variability in DRF</w:t>
      </w:r>
      <w:bookmarkEnd w:id="32"/>
    </w:p>
    <w:p w14:paraId="688EABD8" w14:textId="01B114BE" w:rsidR="00FB6CE9" w:rsidRPr="00FB6CE9" w:rsidRDefault="00440EA2" w:rsidP="00D249CA">
      <w:pPr>
        <w:pStyle w:val="Titre2"/>
      </w:pPr>
      <w:bookmarkStart w:id="33" w:name="_Toc490148646"/>
      <w:r>
        <w:t>G</w:t>
      </w:r>
      <w:r w:rsidR="00367CE3">
        <w:t>roup comparisons of high and low dream recallers</w:t>
      </w:r>
      <w:bookmarkEnd w:id="33"/>
    </w:p>
    <w:p w14:paraId="7DE543FE" w14:textId="42FE7D0C" w:rsidR="00A43A3A" w:rsidRPr="00A43A3A" w:rsidRDefault="00ED36CF" w:rsidP="00D249CA">
      <w:pPr>
        <w:pStyle w:val="Titre1"/>
      </w:pPr>
      <w:bookmarkStart w:id="34" w:name="_Toc490148647"/>
      <w:r>
        <w:t>Parameters</w:t>
      </w:r>
      <w:r w:rsidR="00A43A3A">
        <w:t xml:space="preserve"> correlated with </w:t>
      </w:r>
      <w:r w:rsidR="00DA10B3">
        <w:t>DRF</w:t>
      </w:r>
      <w:bookmarkEnd w:id="34"/>
    </w:p>
    <w:p w14:paraId="7A2D83F0" w14:textId="4BB30218" w:rsidR="00B65362" w:rsidRDefault="00B65362" w:rsidP="00D249CA">
      <w:pPr>
        <w:pStyle w:val="Titre2"/>
      </w:pPr>
      <w:bookmarkStart w:id="35" w:name="_Toc490148648"/>
      <w:r>
        <w:t xml:space="preserve">Psychological </w:t>
      </w:r>
      <w:r w:rsidR="00303A88">
        <w:t>factors</w:t>
      </w:r>
      <w:bookmarkEnd w:id="35"/>
    </w:p>
    <w:p w14:paraId="5A32AC94" w14:textId="205EEF56" w:rsidR="00C566C5" w:rsidRPr="00C566C5" w:rsidRDefault="00C566C5" w:rsidP="00D249CA">
      <w:pPr>
        <w:pStyle w:val="Titre2"/>
      </w:pPr>
      <w:bookmarkStart w:id="36" w:name="_Toc490148649"/>
      <w:r>
        <w:t>P</w:t>
      </w:r>
      <w:r w:rsidR="000B132F">
        <w:t>hysiological</w:t>
      </w:r>
      <w:r>
        <w:t xml:space="preserve"> parameters</w:t>
      </w:r>
      <w:bookmarkEnd w:id="36"/>
    </w:p>
    <w:p w14:paraId="3ECC3D05" w14:textId="5391B466" w:rsidR="00E639B8" w:rsidRDefault="00AD0B41" w:rsidP="00D249CA">
      <w:pPr>
        <w:pStyle w:val="Titre2"/>
      </w:pPr>
      <w:bookmarkStart w:id="37" w:name="_Toc490148650"/>
      <w:r>
        <w:t>Sleep</w:t>
      </w:r>
      <w:r w:rsidR="000849B9">
        <w:t xml:space="preserve"> parameters</w:t>
      </w:r>
      <w:bookmarkEnd w:id="37"/>
    </w:p>
    <w:p w14:paraId="1919314F" w14:textId="5D100AAE" w:rsidR="003D585F" w:rsidRDefault="009E2605" w:rsidP="00D249CA">
      <w:pPr>
        <w:pStyle w:val="Titre1"/>
      </w:pPr>
      <w:bookmarkStart w:id="38" w:name="_Toc490148651"/>
      <w:r>
        <w:t>Brain activity associated with a high or low DRF</w:t>
      </w:r>
      <w:bookmarkEnd w:id="38"/>
    </w:p>
    <w:p w14:paraId="521063F0" w14:textId="44E0F1FD" w:rsidR="00461396" w:rsidRDefault="002405C3" w:rsidP="00D249CA">
      <w:pPr>
        <w:pStyle w:val="Titre2"/>
      </w:pPr>
      <w:bookmarkStart w:id="39" w:name="_Toc490148652"/>
      <w:r>
        <w:t>EEG</w:t>
      </w:r>
      <w:r w:rsidR="00BD609E">
        <w:t xml:space="preserve"> studies</w:t>
      </w:r>
      <w:bookmarkEnd w:id="39"/>
    </w:p>
    <w:p w14:paraId="59D6C015" w14:textId="04B060CA" w:rsidR="00461396" w:rsidRDefault="00BD609E" w:rsidP="00D249CA">
      <w:pPr>
        <w:pStyle w:val="Titre2"/>
      </w:pPr>
      <w:bookmarkStart w:id="40" w:name="_Toc490148653"/>
      <w:r>
        <w:t>PET study</w:t>
      </w:r>
      <w:bookmarkEnd w:id="40"/>
    </w:p>
    <w:p w14:paraId="0437726E" w14:textId="5E2DA340" w:rsidR="00E520A5" w:rsidRPr="00E520A5" w:rsidRDefault="00E520A5" w:rsidP="00D249CA">
      <w:pPr>
        <w:pStyle w:val="Titre2"/>
      </w:pPr>
      <w:bookmarkStart w:id="41" w:name="_Toc490148654"/>
      <w:r>
        <w:t>Remaining questions</w:t>
      </w:r>
      <w:bookmarkEnd w:id="41"/>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2" w:name="_Toc490148655"/>
      <w:r>
        <w:t>Dream content and dream function</w:t>
      </w:r>
      <w:bookmarkEnd w:id="42"/>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43" w:name="_Toc490148656"/>
      <w:r>
        <w:t>Dream content</w:t>
      </w:r>
      <w:bookmarkEnd w:id="43"/>
    </w:p>
    <w:p w14:paraId="2935D9C4" w14:textId="58226A27" w:rsidR="001F6EE3" w:rsidRDefault="00C633C3" w:rsidP="00D249CA">
      <w:pPr>
        <w:pStyle w:val="Titre2"/>
      </w:pPr>
      <w:bookmarkStart w:id="44" w:name="_Toc490148657"/>
      <w:r>
        <w:t xml:space="preserve">Methodology: </w:t>
      </w:r>
      <w:r w:rsidR="00BE3BC5">
        <w:t xml:space="preserve">basic principles of </w:t>
      </w:r>
      <w:r w:rsidR="00F47A0D">
        <w:t>d</w:t>
      </w:r>
      <w:r w:rsidR="001F6EE3">
        <w:t>ream content analysis</w:t>
      </w:r>
      <w:bookmarkEnd w:id="44"/>
    </w:p>
    <w:p w14:paraId="11EFEBA7" w14:textId="5366CA55" w:rsidR="001F6EE3" w:rsidRDefault="001F6EE3" w:rsidP="00D249CA">
      <w:pPr>
        <w:pStyle w:val="Titre2"/>
      </w:pPr>
      <w:bookmarkStart w:id="45" w:name="_Toc490148658"/>
      <w:r>
        <w:t>Experimental results</w:t>
      </w:r>
      <w:bookmarkEnd w:id="45"/>
    </w:p>
    <w:p w14:paraId="4E77C1B8" w14:textId="6067A380" w:rsidR="00AC7B34" w:rsidRPr="00AC7B34" w:rsidRDefault="00771EA8" w:rsidP="00D249CA">
      <w:pPr>
        <w:pStyle w:val="Titre2"/>
      </w:pPr>
      <w:bookmarkStart w:id="46" w:name="_Toc490148659"/>
      <w:r>
        <w:t>The memory sources of dream</w:t>
      </w:r>
      <w:r w:rsidR="00B14874">
        <w:t>s</w:t>
      </w:r>
      <w:bookmarkEnd w:id="46"/>
    </w:p>
    <w:p w14:paraId="3C302907" w14:textId="77777777" w:rsidR="001F6EE3" w:rsidRDefault="001F6EE3" w:rsidP="00D249CA">
      <w:pPr>
        <w:pStyle w:val="Titre1"/>
      </w:pPr>
      <w:bookmarkStart w:id="47" w:name="_Toc490148660"/>
      <w:r>
        <w:t>The function(s) of dreams</w:t>
      </w:r>
      <w:bookmarkEnd w:id="47"/>
    </w:p>
    <w:p w14:paraId="5D3BBF3D" w14:textId="07340878" w:rsidR="0033711E" w:rsidRDefault="0033711E" w:rsidP="00D249CA">
      <w:pPr>
        <w:pStyle w:val="Titre2"/>
      </w:pPr>
      <w:bookmarkStart w:id="48" w:name="_Toc490148661"/>
      <w:r>
        <w:t>Historical perspective</w:t>
      </w:r>
      <w:bookmarkEnd w:id="48"/>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9" w:name="_Toc490148662"/>
      <w:r>
        <w:t>Emotional regulation</w:t>
      </w:r>
      <w:bookmarkEnd w:id="49"/>
    </w:p>
    <w:p w14:paraId="21CFF21B" w14:textId="111C31A7" w:rsidR="007F3E4D" w:rsidRDefault="007F3E4D" w:rsidP="00D249CA">
      <w:pPr>
        <w:pStyle w:val="Titre2"/>
      </w:pPr>
      <w:bookmarkStart w:id="50" w:name="_Toc490148663"/>
      <w:r>
        <w:t>Memory processing</w:t>
      </w:r>
      <w:bookmarkEnd w:id="50"/>
    </w:p>
    <w:p w14:paraId="7F8ED3F8" w14:textId="2566C130" w:rsidR="00CA33D7" w:rsidRPr="00CA33D7" w:rsidRDefault="00CA33D7" w:rsidP="00D249CA">
      <w:pPr>
        <w:pStyle w:val="Titre2"/>
      </w:pPr>
      <w:bookmarkStart w:id="51" w:name="_Toc490148664"/>
      <w:r>
        <w:t>Others hypotheses</w:t>
      </w:r>
      <w:bookmarkEnd w:id="51"/>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2" w:name="_Toc490148665"/>
      <w:r>
        <w:t>Hypothesis and objectives</w:t>
      </w:r>
      <w:bookmarkEnd w:id="52"/>
    </w:p>
    <w:p w14:paraId="244292D9" w14:textId="77777777" w:rsidR="00302D46" w:rsidRDefault="00302D46" w:rsidP="00D249CA">
      <w:pPr>
        <w:pStyle w:val="Titre1"/>
      </w:pPr>
      <w:bookmarkStart w:id="53" w:name="_Toc490148666"/>
      <w:r>
        <w:t>Unresolved issues</w:t>
      </w:r>
      <w:bookmarkEnd w:id="53"/>
    </w:p>
    <w:p w14:paraId="5600F5FC" w14:textId="77777777" w:rsidR="00AC7B34" w:rsidRDefault="00D0082F" w:rsidP="00D249CA">
      <w:pPr>
        <w:pStyle w:val="Titre2"/>
      </w:pPr>
      <w:bookmarkStart w:id="54" w:name="_Toc490148667"/>
      <w:r>
        <w:t>Difference</w:t>
      </w:r>
      <w:r w:rsidR="0059151E">
        <w:t>s between HR and LR at awakening</w:t>
      </w:r>
      <w:bookmarkEnd w:id="54"/>
    </w:p>
    <w:p w14:paraId="7B667D4F" w14:textId="74D9C5BB" w:rsidR="00832FCF" w:rsidRPr="00832FCF" w:rsidRDefault="00832FCF" w:rsidP="00D249CA">
      <w:pPr>
        <w:pStyle w:val="Titre2"/>
      </w:pPr>
      <w:bookmarkStart w:id="55" w:name="_Toc490148668"/>
      <w:r>
        <w:t>Differences in the micro-structure of HR and LR</w:t>
      </w:r>
      <w:bookmarkEnd w:id="55"/>
    </w:p>
    <w:p w14:paraId="6929E640" w14:textId="09BA6315" w:rsidR="00056E0C" w:rsidRDefault="00AC7B34" w:rsidP="00D249CA">
      <w:pPr>
        <w:pStyle w:val="Titre2"/>
      </w:pPr>
      <w:bookmarkStart w:id="56" w:name="_Toc490148669"/>
      <w:r>
        <w:t>What are the memory sources of dreaming?</w:t>
      </w:r>
      <w:bookmarkEnd w:id="56"/>
      <w:r w:rsidR="007509C2">
        <w:br w:type="page"/>
      </w:r>
    </w:p>
    <w:p w14:paraId="6DB64424" w14:textId="0814BBA2" w:rsidR="007509C2" w:rsidRDefault="007509C2" w:rsidP="00D249CA"/>
    <w:p w14:paraId="04610474" w14:textId="77777777" w:rsidR="005950A6" w:rsidRDefault="009705FD" w:rsidP="003A78B4">
      <w:pPr>
        <w:pStyle w:val="Partie"/>
      </w:pPr>
      <w:bookmarkStart w:id="57" w:name="_Toc490148670"/>
      <w:r>
        <w:t>EXPERIMENTAL RESULTS</w:t>
      </w:r>
      <w:bookmarkEnd w:id="57"/>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8" w:name="_Toc490148671"/>
      <w:r>
        <w:t>METHODOLOGICAL DEVELOPMENT</w:t>
      </w:r>
      <w:bookmarkEnd w:id="58"/>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9" w:name="_Toc490148672"/>
      <w:r>
        <w:t>GENERAL DISCUSSION</w:t>
      </w:r>
      <w:bookmarkEnd w:id="59"/>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60" w:name="_Toc490148673"/>
      <w:r>
        <w:t>ANNEXES</w:t>
      </w:r>
      <w:bookmarkEnd w:id="60"/>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1" w:name="_Toc490148674"/>
      <w:r>
        <w:t>REFERENCES</w:t>
      </w:r>
      <w:bookmarkEnd w:id="61"/>
    </w:p>
    <w:sectPr w:rsidR="00481A3C" w:rsidRPr="00586CE6" w:rsidSect="00D7249A">
      <w:footerReference w:type="default" r:id="rId12"/>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86AF09" w14:textId="77777777" w:rsidR="00274E2E" w:rsidRDefault="00274E2E" w:rsidP="00D249CA">
      <w:r>
        <w:separator/>
      </w:r>
    </w:p>
  </w:endnote>
  <w:endnote w:type="continuationSeparator" w:id="0">
    <w:p w14:paraId="12705557" w14:textId="77777777" w:rsidR="00274E2E" w:rsidRDefault="00274E2E"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Content>
      <w:p w14:paraId="31A9E117" w14:textId="24D7A88D" w:rsidR="00421BBF" w:rsidRDefault="00421BBF">
        <w:pPr>
          <w:pStyle w:val="Pieddepage"/>
          <w:jc w:val="center"/>
        </w:pPr>
        <w:r>
          <w:fldChar w:fldCharType="begin"/>
        </w:r>
        <w:r>
          <w:instrText>PAGE   \* MERGEFORMAT</w:instrText>
        </w:r>
        <w:r>
          <w:fldChar w:fldCharType="separate"/>
        </w:r>
        <w:r w:rsidR="00B751F6" w:rsidRPr="00B751F6">
          <w:rPr>
            <w:noProof/>
            <w:lang w:val="fr-FR"/>
          </w:rPr>
          <w:t>33</w:t>
        </w:r>
        <w:r>
          <w:fldChar w:fldCharType="end"/>
        </w:r>
      </w:p>
    </w:sdtContent>
  </w:sdt>
  <w:p w14:paraId="448B56DD" w14:textId="77777777" w:rsidR="00421BBF" w:rsidRDefault="00421BB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47BB94" w14:textId="77777777" w:rsidR="00274E2E" w:rsidRDefault="00274E2E" w:rsidP="00D249CA">
      <w:r>
        <w:separator/>
      </w:r>
    </w:p>
  </w:footnote>
  <w:footnote w:type="continuationSeparator" w:id="0">
    <w:p w14:paraId="2CA0AC7F" w14:textId="77777777" w:rsidR="00274E2E" w:rsidRDefault="00274E2E"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5"/>
  </w:num>
  <w:num w:numId="4">
    <w:abstractNumId w:val="7"/>
  </w:num>
  <w:num w:numId="5">
    <w:abstractNumId w:val="4"/>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10D1D"/>
    <w:rsid w:val="000155A7"/>
    <w:rsid w:val="0001708D"/>
    <w:rsid w:val="000175E1"/>
    <w:rsid w:val="000241B4"/>
    <w:rsid w:val="00025933"/>
    <w:rsid w:val="00027F06"/>
    <w:rsid w:val="00032EE2"/>
    <w:rsid w:val="00034618"/>
    <w:rsid w:val="00037815"/>
    <w:rsid w:val="00042420"/>
    <w:rsid w:val="000425E4"/>
    <w:rsid w:val="000466A9"/>
    <w:rsid w:val="00046DF6"/>
    <w:rsid w:val="00051073"/>
    <w:rsid w:val="00052C41"/>
    <w:rsid w:val="0005343B"/>
    <w:rsid w:val="00054733"/>
    <w:rsid w:val="000549D5"/>
    <w:rsid w:val="000554FE"/>
    <w:rsid w:val="00056E0C"/>
    <w:rsid w:val="00057B7E"/>
    <w:rsid w:val="00061954"/>
    <w:rsid w:val="00063662"/>
    <w:rsid w:val="00067BE0"/>
    <w:rsid w:val="00071D72"/>
    <w:rsid w:val="00073C08"/>
    <w:rsid w:val="0007494A"/>
    <w:rsid w:val="000764DF"/>
    <w:rsid w:val="000776A0"/>
    <w:rsid w:val="00080259"/>
    <w:rsid w:val="0008139F"/>
    <w:rsid w:val="00083AC1"/>
    <w:rsid w:val="000849B9"/>
    <w:rsid w:val="0008779F"/>
    <w:rsid w:val="000954C1"/>
    <w:rsid w:val="000A0EBA"/>
    <w:rsid w:val="000A2872"/>
    <w:rsid w:val="000A344B"/>
    <w:rsid w:val="000A3C8C"/>
    <w:rsid w:val="000B132F"/>
    <w:rsid w:val="000B244D"/>
    <w:rsid w:val="000B2925"/>
    <w:rsid w:val="000B348A"/>
    <w:rsid w:val="000B55B8"/>
    <w:rsid w:val="000C1EC1"/>
    <w:rsid w:val="000D3119"/>
    <w:rsid w:val="000D509A"/>
    <w:rsid w:val="000E226D"/>
    <w:rsid w:val="000E747E"/>
    <w:rsid w:val="000F1720"/>
    <w:rsid w:val="000F2FA4"/>
    <w:rsid w:val="000F3F24"/>
    <w:rsid w:val="000F4229"/>
    <w:rsid w:val="000F7804"/>
    <w:rsid w:val="00100AEF"/>
    <w:rsid w:val="00100EF6"/>
    <w:rsid w:val="00102B1F"/>
    <w:rsid w:val="00103FE6"/>
    <w:rsid w:val="001104EE"/>
    <w:rsid w:val="00112EBE"/>
    <w:rsid w:val="00114535"/>
    <w:rsid w:val="00114ADD"/>
    <w:rsid w:val="00117E56"/>
    <w:rsid w:val="00120C37"/>
    <w:rsid w:val="00130C22"/>
    <w:rsid w:val="00132690"/>
    <w:rsid w:val="001354BD"/>
    <w:rsid w:val="00136A0A"/>
    <w:rsid w:val="001371D8"/>
    <w:rsid w:val="00144355"/>
    <w:rsid w:val="00151E67"/>
    <w:rsid w:val="001547A9"/>
    <w:rsid w:val="0015500B"/>
    <w:rsid w:val="00160146"/>
    <w:rsid w:val="00160518"/>
    <w:rsid w:val="00162C53"/>
    <w:rsid w:val="00164D4F"/>
    <w:rsid w:val="001657EF"/>
    <w:rsid w:val="00166F46"/>
    <w:rsid w:val="001703CB"/>
    <w:rsid w:val="001711CA"/>
    <w:rsid w:val="00171BAA"/>
    <w:rsid w:val="00173038"/>
    <w:rsid w:val="00175F4E"/>
    <w:rsid w:val="001763E7"/>
    <w:rsid w:val="001766B8"/>
    <w:rsid w:val="00181CA9"/>
    <w:rsid w:val="00185F7C"/>
    <w:rsid w:val="001917F8"/>
    <w:rsid w:val="0019220E"/>
    <w:rsid w:val="001933BA"/>
    <w:rsid w:val="001955E1"/>
    <w:rsid w:val="001A2B44"/>
    <w:rsid w:val="001A2C40"/>
    <w:rsid w:val="001A4B98"/>
    <w:rsid w:val="001A768F"/>
    <w:rsid w:val="001B093C"/>
    <w:rsid w:val="001B2D19"/>
    <w:rsid w:val="001B6F28"/>
    <w:rsid w:val="001B75AE"/>
    <w:rsid w:val="001C1175"/>
    <w:rsid w:val="001C3B93"/>
    <w:rsid w:val="001C644D"/>
    <w:rsid w:val="001C6F37"/>
    <w:rsid w:val="001D0D1E"/>
    <w:rsid w:val="001D4669"/>
    <w:rsid w:val="001D4FDE"/>
    <w:rsid w:val="001D66B5"/>
    <w:rsid w:val="001D680E"/>
    <w:rsid w:val="001E1736"/>
    <w:rsid w:val="001E29A6"/>
    <w:rsid w:val="001E3893"/>
    <w:rsid w:val="001E6BC1"/>
    <w:rsid w:val="001F2E1D"/>
    <w:rsid w:val="001F4EBF"/>
    <w:rsid w:val="001F667A"/>
    <w:rsid w:val="001F6EE3"/>
    <w:rsid w:val="00200206"/>
    <w:rsid w:val="002018D2"/>
    <w:rsid w:val="002053F7"/>
    <w:rsid w:val="002067D0"/>
    <w:rsid w:val="00212BC5"/>
    <w:rsid w:val="00221068"/>
    <w:rsid w:val="00224AC0"/>
    <w:rsid w:val="00226559"/>
    <w:rsid w:val="00231225"/>
    <w:rsid w:val="00232EED"/>
    <w:rsid w:val="00236E4A"/>
    <w:rsid w:val="002405C3"/>
    <w:rsid w:val="0024259E"/>
    <w:rsid w:val="00242FB2"/>
    <w:rsid w:val="002471BA"/>
    <w:rsid w:val="00252E2A"/>
    <w:rsid w:val="00256737"/>
    <w:rsid w:val="00262441"/>
    <w:rsid w:val="00263239"/>
    <w:rsid w:val="002644C9"/>
    <w:rsid w:val="00264659"/>
    <w:rsid w:val="00264D7C"/>
    <w:rsid w:val="0027212F"/>
    <w:rsid w:val="00272D3B"/>
    <w:rsid w:val="00274235"/>
    <w:rsid w:val="00274E2E"/>
    <w:rsid w:val="0028392B"/>
    <w:rsid w:val="00285252"/>
    <w:rsid w:val="00285F63"/>
    <w:rsid w:val="00286AC9"/>
    <w:rsid w:val="002912BC"/>
    <w:rsid w:val="0029184B"/>
    <w:rsid w:val="00295346"/>
    <w:rsid w:val="00295D45"/>
    <w:rsid w:val="002A1B5E"/>
    <w:rsid w:val="002A3B84"/>
    <w:rsid w:val="002A4979"/>
    <w:rsid w:val="002A63E3"/>
    <w:rsid w:val="002A6A8A"/>
    <w:rsid w:val="002B4C92"/>
    <w:rsid w:val="002B6F14"/>
    <w:rsid w:val="002B79E6"/>
    <w:rsid w:val="002C267A"/>
    <w:rsid w:val="002C574A"/>
    <w:rsid w:val="002D461B"/>
    <w:rsid w:val="002D6CED"/>
    <w:rsid w:val="002E166E"/>
    <w:rsid w:val="002E18C2"/>
    <w:rsid w:val="002E570F"/>
    <w:rsid w:val="002F0FA9"/>
    <w:rsid w:val="002F107E"/>
    <w:rsid w:val="002F3EE2"/>
    <w:rsid w:val="002F4A03"/>
    <w:rsid w:val="002F4E2D"/>
    <w:rsid w:val="00302B6A"/>
    <w:rsid w:val="00302D46"/>
    <w:rsid w:val="00303A88"/>
    <w:rsid w:val="00305648"/>
    <w:rsid w:val="00305D85"/>
    <w:rsid w:val="003111D0"/>
    <w:rsid w:val="00311203"/>
    <w:rsid w:val="003116B3"/>
    <w:rsid w:val="00311E8B"/>
    <w:rsid w:val="00312731"/>
    <w:rsid w:val="00314600"/>
    <w:rsid w:val="0031708E"/>
    <w:rsid w:val="00320022"/>
    <w:rsid w:val="00321326"/>
    <w:rsid w:val="003231F2"/>
    <w:rsid w:val="00324E9D"/>
    <w:rsid w:val="0033024D"/>
    <w:rsid w:val="00330762"/>
    <w:rsid w:val="00330D70"/>
    <w:rsid w:val="00334756"/>
    <w:rsid w:val="003368B5"/>
    <w:rsid w:val="0033711E"/>
    <w:rsid w:val="003422DD"/>
    <w:rsid w:val="003445FA"/>
    <w:rsid w:val="00351B28"/>
    <w:rsid w:val="00353E78"/>
    <w:rsid w:val="00354499"/>
    <w:rsid w:val="00354755"/>
    <w:rsid w:val="0035661D"/>
    <w:rsid w:val="00361993"/>
    <w:rsid w:val="00362307"/>
    <w:rsid w:val="00362355"/>
    <w:rsid w:val="003634AF"/>
    <w:rsid w:val="003647A9"/>
    <w:rsid w:val="00367CE3"/>
    <w:rsid w:val="00367FD3"/>
    <w:rsid w:val="00372FD0"/>
    <w:rsid w:val="0037319E"/>
    <w:rsid w:val="00377218"/>
    <w:rsid w:val="003857E4"/>
    <w:rsid w:val="0038795E"/>
    <w:rsid w:val="00395D12"/>
    <w:rsid w:val="00397E7C"/>
    <w:rsid w:val="003A3387"/>
    <w:rsid w:val="003A63A3"/>
    <w:rsid w:val="003A6B88"/>
    <w:rsid w:val="003A78B4"/>
    <w:rsid w:val="003A7B0C"/>
    <w:rsid w:val="003B0966"/>
    <w:rsid w:val="003B109F"/>
    <w:rsid w:val="003B2404"/>
    <w:rsid w:val="003B26D6"/>
    <w:rsid w:val="003B460C"/>
    <w:rsid w:val="003B6951"/>
    <w:rsid w:val="003C014E"/>
    <w:rsid w:val="003C172B"/>
    <w:rsid w:val="003C194F"/>
    <w:rsid w:val="003C23CA"/>
    <w:rsid w:val="003C5314"/>
    <w:rsid w:val="003C7912"/>
    <w:rsid w:val="003D043C"/>
    <w:rsid w:val="003D124A"/>
    <w:rsid w:val="003D3537"/>
    <w:rsid w:val="003D4D4F"/>
    <w:rsid w:val="003D585F"/>
    <w:rsid w:val="003D6C0C"/>
    <w:rsid w:val="003D7529"/>
    <w:rsid w:val="003E2B16"/>
    <w:rsid w:val="003E779C"/>
    <w:rsid w:val="003F1E96"/>
    <w:rsid w:val="003F7577"/>
    <w:rsid w:val="0040049B"/>
    <w:rsid w:val="00402152"/>
    <w:rsid w:val="00404B9F"/>
    <w:rsid w:val="004053B6"/>
    <w:rsid w:val="0040549C"/>
    <w:rsid w:val="0040610A"/>
    <w:rsid w:val="00411647"/>
    <w:rsid w:val="00415300"/>
    <w:rsid w:val="0041690B"/>
    <w:rsid w:val="00420F8B"/>
    <w:rsid w:val="00421BBF"/>
    <w:rsid w:val="00421FA8"/>
    <w:rsid w:val="004238B9"/>
    <w:rsid w:val="00424215"/>
    <w:rsid w:val="00425F08"/>
    <w:rsid w:val="0042778D"/>
    <w:rsid w:val="00430005"/>
    <w:rsid w:val="0043045D"/>
    <w:rsid w:val="00431252"/>
    <w:rsid w:val="00431D4F"/>
    <w:rsid w:val="00434E07"/>
    <w:rsid w:val="004369A6"/>
    <w:rsid w:val="00440EA2"/>
    <w:rsid w:val="0044193C"/>
    <w:rsid w:val="0044586A"/>
    <w:rsid w:val="00450541"/>
    <w:rsid w:val="00450FE7"/>
    <w:rsid w:val="00451A47"/>
    <w:rsid w:val="00451D36"/>
    <w:rsid w:val="00453983"/>
    <w:rsid w:val="00455757"/>
    <w:rsid w:val="00461396"/>
    <w:rsid w:val="00461510"/>
    <w:rsid w:val="00464ED1"/>
    <w:rsid w:val="00471E4D"/>
    <w:rsid w:val="00480A63"/>
    <w:rsid w:val="00481A3C"/>
    <w:rsid w:val="00481C22"/>
    <w:rsid w:val="0048328A"/>
    <w:rsid w:val="0048360A"/>
    <w:rsid w:val="00485B79"/>
    <w:rsid w:val="00486DFF"/>
    <w:rsid w:val="0048712D"/>
    <w:rsid w:val="004900F5"/>
    <w:rsid w:val="0049018D"/>
    <w:rsid w:val="00490261"/>
    <w:rsid w:val="004946AD"/>
    <w:rsid w:val="004953BB"/>
    <w:rsid w:val="00496329"/>
    <w:rsid w:val="00497FEF"/>
    <w:rsid w:val="004A2318"/>
    <w:rsid w:val="004A5288"/>
    <w:rsid w:val="004A7DCC"/>
    <w:rsid w:val="004B3F22"/>
    <w:rsid w:val="004C00CC"/>
    <w:rsid w:val="004C0808"/>
    <w:rsid w:val="004C1E5D"/>
    <w:rsid w:val="004C359B"/>
    <w:rsid w:val="004C6071"/>
    <w:rsid w:val="004C6A48"/>
    <w:rsid w:val="004D1EA6"/>
    <w:rsid w:val="004D4227"/>
    <w:rsid w:val="004D554D"/>
    <w:rsid w:val="004D5A45"/>
    <w:rsid w:val="004D6622"/>
    <w:rsid w:val="004D6768"/>
    <w:rsid w:val="004E0FB7"/>
    <w:rsid w:val="004E1D33"/>
    <w:rsid w:val="004E2F4B"/>
    <w:rsid w:val="004E3093"/>
    <w:rsid w:val="004E34D6"/>
    <w:rsid w:val="004E38DF"/>
    <w:rsid w:val="004E53BA"/>
    <w:rsid w:val="004E795F"/>
    <w:rsid w:val="004F01A7"/>
    <w:rsid w:val="004F6B8F"/>
    <w:rsid w:val="004F78E7"/>
    <w:rsid w:val="00500B85"/>
    <w:rsid w:val="00501F65"/>
    <w:rsid w:val="00503AB1"/>
    <w:rsid w:val="00505478"/>
    <w:rsid w:val="0050558D"/>
    <w:rsid w:val="00505D4F"/>
    <w:rsid w:val="00506CB9"/>
    <w:rsid w:val="00506F8D"/>
    <w:rsid w:val="0051193A"/>
    <w:rsid w:val="005136E2"/>
    <w:rsid w:val="00513B16"/>
    <w:rsid w:val="00513B58"/>
    <w:rsid w:val="00514940"/>
    <w:rsid w:val="00515D15"/>
    <w:rsid w:val="00515DE3"/>
    <w:rsid w:val="0052720C"/>
    <w:rsid w:val="00532605"/>
    <w:rsid w:val="0053416F"/>
    <w:rsid w:val="00535BA6"/>
    <w:rsid w:val="00537620"/>
    <w:rsid w:val="00542CBC"/>
    <w:rsid w:val="005466E5"/>
    <w:rsid w:val="0054796D"/>
    <w:rsid w:val="00551D54"/>
    <w:rsid w:val="00551D5C"/>
    <w:rsid w:val="0055514A"/>
    <w:rsid w:val="00557DB4"/>
    <w:rsid w:val="00561B10"/>
    <w:rsid w:val="00563127"/>
    <w:rsid w:val="00563AB7"/>
    <w:rsid w:val="00565234"/>
    <w:rsid w:val="00565B07"/>
    <w:rsid w:val="00567339"/>
    <w:rsid w:val="0057026F"/>
    <w:rsid w:val="0057211E"/>
    <w:rsid w:val="00572BF1"/>
    <w:rsid w:val="00572DA5"/>
    <w:rsid w:val="00575393"/>
    <w:rsid w:val="00575A05"/>
    <w:rsid w:val="00576BCA"/>
    <w:rsid w:val="00577443"/>
    <w:rsid w:val="00586CE6"/>
    <w:rsid w:val="00590077"/>
    <w:rsid w:val="00590E0C"/>
    <w:rsid w:val="0059151E"/>
    <w:rsid w:val="00592095"/>
    <w:rsid w:val="005950A6"/>
    <w:rsid w:val="0059797A"/>
    <w:rsid w:val="005A0575"/>
    <w:rsid w:val="005A25B6"/>
    <w:rsid w:val="005A2B15"/>
    <w:rsid w:val="005A5182"/>
    <w:rsid w:val="005A62F9"/>
    <w:rsid w:val="005B009A"/>
    <w:rsid w:val="005B2D71"/>
    <w:rsid w:val="005C1719"/>
    <w:rsid w:val="005C2F1D"/>
    <w:rsid w:val="005C433D"/>
    <w:rsid w:val="005D0DB8"/>
    <w:rsid w:val="005D3A32"/>
    <w:rsid w:val="005D5FA5"/>
    <w:rsid w:val="005D6689"/>
    <w:rsid w:val="005E1DEF"/>
    <w:rsid w:val="005E1FF1"/>
    <w:rsid w:val="005E294F"/>
    <w:rsid w:val="005F0456"/>
    <w:rsid w:val="005F1893"/>
    <w:rsid w:val="005F396D"/>
    <w:rsid w:val="005F3A5C"/>
    <w:rsid w:val="005F4616"/>
    <w:rsid w:val="005F47D8"/>
    <w:rsid w:val="005F4A51"/>
    <w:rsid w:val="005F4E67"/>
    <w:rsid w:val="005F5414"/>
    <w:rsid w:val="005F7A87"/>
    <w:rsid w:val="00600FAC"/>
    <w:rsid w:val="00604048"/>
    <w:rsid w:val="006044AA"/>
    <w:rsid w:val="00610F62"/>
    <w:rsid w:val="00615C82"/>
    <w:rsid w:val="006209F7"/>
    <w:rsid w:val="00623174"/>
    <w:rsid w:val="0062399A"/>
    <w:rsid w:val="006309FF"/>
    <w:rsid w:val="00630B05"/>
    <w:rsid w:val="00637430"/>
    <w:rsid w:val="00637EB2"/>
    <w:rsid w:val="00637F87"/>
    <w:rsid w:val="00641BD6"/>
    <w:rsid w:val="00643A8F"/>
    <w:rsid w:val="00643AF9"/>
    <w:rsid w:val="00643E0C"/>
    <w:rsid w:val="0064609B"/>
    <w:rsid w:val="006467BD"/>
    <w:rsid w:val="00646FD3"/>
    <w:rsid w:val="00651854"/>
    <w:rsid w:val="00661200"/>
    <w:rsid w:val="00663461"/>
    <w:rsid w:val="00665538"/>
    <w:rsid w:val="00672106"/>
    <w:rsid w:val="006721D5"/>
    <w:rsid w:val="00681497"/>
    <w:rsid w:val="00681801"/>
    <w:rsid w:val="00682009"/>
    <w:rsid w:val="00685521"/>
    <w:rsid w:val="00685C25"/>
    <w:rsid w:val="00686449"/>
    <w:rsid w:val="00690065"/>
    <w:rsid w:val="00695A08"/>
    <w:rsid w:val="00695B01"/>
    <w:rsid w:val="0069639D"/>
    <w:rsid w:val="006A0494"/>
    <w:rsid w:val="006A1329"/>
    <w:rsid w:val="006A1F1C"/>
    <w:rsid w:val="006A4678"/>
    <w:rsid w:val="006A6415"/>
    <w:rsid w:val="006B00CB"/>
    <w:rsid w:val="006B2241"/>
    <w:rsid w:val="006B25E2"/>
    <w:rsid w:val="006B2DC6"/>
    <w:rsid w:val="006B3F3D"/>
    <w:rsid w:val="006B4B09"/>
    <w:rsid w:val="006B4C53"/>
    <w:rsid w:val="006B662E"/>
    <w:rsid w:val="006B69CB"/>
    <w:rsid w:val="006B6AA6"/>
    <w:rsid w:val="006C16C3"/>
    <w:rsid w:val="006C2512"/>
    <w:rsid w:val="006C32A3"/>
    <w:rsid w:val="006C528C"/>
    <w:rsid w:val="006D2496"/>
    <w:rsid w:val="006D2B94"/>
    <w:rsid w:val="006D2E0A"/>
    <w:rsid w:val="006D3E74"/>
    <w:rsid w:val="006E0AD3"/>
    <w:rsid w:val="006E1439"/>
    <w:rsid w:val="006E1562"/>
    <w:rsid w:val="006E1603"/>
    <w:rsid w:val="006E2424"/>
    <w:rsid w:val="006E3D4D"/>
    <w:rsid w:val="006E784D"/>
    <w:rsid w:val="006F000A"/>
    <w:rsid w:val="006F16D2"/>
    <w:rsid w:val="006F188C"/>
    <w:rsid w:val="006F20ED"/>
    <w:rsid w:val="006F254D"/>
    <w:rsid w:val="006F6369"/>
    <w:rsid w:val="006F7148"/>
    <w:rsid w:val="006F7C65"/>
    <w:rsid w:val="00701204"/>
    <w:rsid w:val="007028FA"/>
    <w:rsid w:val="00706E70"/>
    <w:rsid w:val="007132A4"/>
    <w:rsid w:val="0071489C"/>
    <w:rsid w:val="007158F0"/>
    <w:rsid w:val="007164A7"/>
    <w:rsid w:val="00716F8B"/>
    <w:rsid w:val="00720698"/>
    <w:rsid w:val="00720A8C"/>
    <w:rsid w:val="00725BDF"/>
    <w:rsid w:val="007276EC"/>
    <w:rsid w:val="00727D28"/>
    <w:rsid w:val="0073058B"/>
    <w:rsid w:val="007401E1"/>
    <w:rsid w:val="007402A6"/>
    <w:rsid w:val="0074120D"/>
    <w:rsid w:val="0074256C"/>
    <w:rsid w:val="00743862"/>
    <w:rsid w:val="0074462A"/>
    <w:rsid w:val="007509C2"/>
    <w:rsid w:val="007530C1"/>
    <w:rsid w:val="00753705"/>
    <w:rsid w:val="0075371B"/>
    <w:rsid w:val="0075383E"/>
    <w:rsid w:val="007544BC"/>
    <w:rsid w:val="00754879"/>
    <w:rsid w:val="00756205"/>
    <w:rsid w:val="007600D9"/>
    <w:rsid w:val="00760B85"/>
    <w:rsid w:val="007622FC"/>
    <w:rsid w:val="007625E6"/>
    <w:rsid w:val="00762A45"/>
    <w:rsid w:val="00762C15"/>
    <w:rsid w:val="00766352"/>
    <w:rsid w:val="007668C0"/>
    <w:rsid w:val="00770A0C"/>
    <w:rsid w:val="00771EA8"/>
    <w:rsid w:val="007727F2"/>
    <w:rsid w:val="00782E40"/>
    <w:rsid w:val="00787EC1"/>
    <w:rsid w:val="00787F55"/>
    <w:rsid w:val="00791198"/>
    <w:rsid w:val="00792576"/>
    <w:rsid w:val="00793C52"/>
    <w:rsid w:val="00793F70"/>
    <w:rsid w:val="00796F71"/>
    <w:rsid w:val="007975B9"/>
    <w:rsid w:val="007A0F49"/>
    <w:rsid w:val="007A1784"/>
    <w:rsid w:val="007A18B3"/>
    <w:rsid w:val="007A2648"/>
    <w:rsid w:val="007A2C90"/>
    <w:rsid w:val="007A43DE"/>
    <w:rsid w:val="007A55EE"/>
    <w:rsid w:val="007A5853"/>
    <w:rsid w:val="007C1294"/>
    <w:rsid w:val="007C1CD0"/>
    <w:rsid w:val="007C4684"/>
    <w:rsid w:val="007D01E6"/>
    <w:rsid w:val="007D3897"/>
    <w:rsid w:val="007D39E5"/>
    <w:rsid w:val="007E1089"/>
    <w:rsid w:val="007E4628"/>
    <w:rsid w:val="007E5B90"/>
    <w:rsid w:val="007E6C9F"/>
    <w:rsid w:val="007F080B"/>
    <w:rsid w:val="007F336B"/>
    <w:rsid w:val="007F3E4D"/>
    <w:rsid w:val="007F5ED5"/>
    <w:rsid w:val="007F633F"/>
    <w:rsid w:val="007F73C2"/>
    <w:rsid w:val="008004E7"/>
    <w:rsid w:val="00800B92"/>
    <w:rsid w:val="0080175B"/>
    <w:rsid w:val="00801B77"/>
    <w:rsid w:val="00805FD5"/>
    <w:rsid w:val="008101A6"/>
    <w:rsid w:val="00811208"/>
    <w:rsid w:val="00811389"/>
    <w:rsid w:val="00813CF9"/>
    <w:rsid w:val="0081656A"/>
    <w:rsid w:val="008208BB"/>
    <w:rsid w:val="0082120E"/>
    <w:rsid w:val="0082671F"/>
    <w:rsid w:val="00827527"/>
    <w:rsid w:val="00830DAB"/>
    <w:rsid w:val="00832C76"/>
    <w:rsid w:val="00832FCF"/>
    <w:rsid w:val="00833360"/>
    <w:rsid w:val="008401B8"/>
    <w:rsid w:val="00840CE3"/>
    <w:rsid w:val="0084200C"/>
    <w:rsid w:val="00842FE5"/>
    <w:rsid w:val="00843AEA"/>
    <w:rsid w:val="00843FAC"/>
    <w:rsid w:val="00847791"/>
    <w:rsid w:val="0085003E"/>
    <w:rsid w:val="0085330A"/>
    <w:rsid w:val="00853F5F"/>
    <w:rsid w:val="00857252"/>
    <w:rsid w:val="00857DF7"/>
    <w:rsid w:val="00860A00"/>
    <w:rsid w:val="00860E8A"/>
    <w:rsid w:val="00861C7D"/>
    <w:rsid w:val="008670E6"/>
    <w:rsid w:val="0087022A"/>
    <w:rsid w:val="00870867"/>
    <w:rsid w:val="008726AC"/>
    <w:rsid w:val="00877090"/>
    <w:rsid w:val="0088046E"/>
    <w:rsid w:val="00883746"/>
    <w:rsid w:val="00885241"/>
    <w:rsid w:val="00891093"/>
    <w:rsid w:val="00891701"/>
    <w:rsid w:val="00893737"/>
    <w:rsid w:val="00895EA3"/>
    <w:rsid w:val="0089637D"/>
    <w:rsid w:val="008A142D"/>
    <w:rsid w:val="008A35D0"/>
    <w:rsid w:val="008A594A"/>
    <w:rsid w:val="008A6A46"/>
    <w:rsid w:val="008B3294"/>
    <w:rsid w:val="008B6377"/>
    <w:rsid w:val="008B6FD7"/>
    <w:rsid w:val="008C021C"/>
    <w:rsid w:val="008C101B"/>
    <w:rsid w:val="008C13CE"/>
    <w:rsid w:val="008C32E9"/>
    <w:rsid w:val="008C5151"/>
    <w:rsid w:val="008C7443"/>
    <w:rsid w:val="008D0865"/>
    <w:rsid w:val="008E1D14"/>
    <w:rsid w:val="008E519C"/>
    <w:rsid w:val="008E6AEB"/>
    <w:rsid w:val="008E6D8A"/>
    <w:rsid w:val="008F097A"/>
    <w:rsid w:val="008F1402"/>
    <w:rsid w:val="008F2077"/>
    <w:rsid w:val="008F35D8"/>
    <w:rsid w:val="008F5BE9"/>
    <w:rsid w:val="008F69F2"/>
    <w:rsid w:val="008F75F6"/>
    <w:rsid w:val="009019C0"/>
    <w:rsid w:val="00902974"/>
    <w:rsid w:val="0090580E"/>
    <w:rsid w:val="00911389"/>
    <w:rsid w:val="00911FC0"/>
    <w:rsid w:val="00914697"/>
    <w:rsid w:val="00914995"/>
    <w:rsid w:val="00915B50"/>
    <w:rsid w:val="00916224"/>
    <w:rsid w:val="009222F2"/>
    <w:rsid w:val="00925B41"/>
    <w:rsid w:val="00926BFC"/>
    <w:rsid w:val="009310DF"/>
    <w:rsid w:val="009316C2"/>
    <w:rsid w:val="00931A41"/>
    <w:rsid w:val="00936F07"/>
    <w:rsid w:val="00940900"/>
    <w:rsid w:val="00941851"/>
    <w:rsid w:val="00941B76"/>
    <w:rsid w:val="00941D0C"/>
    <w:rsid w:val="00943E0E"/>
    <w:rsid w:val="00951277"/>
    <w:rsid w:val="0095178B"/>
    <w:rsid w:val="00953477"/>
    <w:rsid w:val="00953DDF"/>
    <w:rsid w:val="00954560"/>
    <w:rsid w:val="00955794"/>
    <w:rsid w:val="00956EF2"/>
    <w:rsid w:val="0096108D"/>
    <w:rsid w:val="00961C0D"/>
    <w:rsid w:val="009636D4"/>
    <w:rsid w:val="00963E47"/>
    <w:rsid w:val="009650EC"/>
    <w:rsid w:val="009659FF"/>
    <w:rsid w:val="00966C26"/>
    <w:rsid w:val="009679CF"/>
    <w:rsid w:val="009705FD"/>
    <w:rsid w:val="00971077"/>
    <w:rsid w:val="00972DF8"/>
    <w:rsid w:val="00973A6A"/>
    <w:rsid w:val="009752AB"/>
    <w:rsid w:val="009761D7"/>
    <w:rsid w:val="00976770"/>
    <w:rsid w:val="00976DA4"/>
    <w:rsid w:val="009772A4"/>
    <w:rsid w:val="00977BFE"/>
    <w:rsid w:val="009820E1"/>
    <w:rsid w:val="00986737"/>
    <w:rsid w:val="00987492"/>
    <w:rsid w:val="00990DD3"/>
    <w:rsid w:val="009935B8"/>
    <w:rsid w:val="00995A09"/>
    <w:rsid w:val="00997EC0"/>
    <w:rsid w:val="009A5BAF"/>
    <w:rsid w:val="009B1030"/>
    <w:rsid w:val="009B3EDA"/>
    <w:rsid w:val="009B51B0"/>
    <w:rsid w:val="009B5209"/>
    <w:rsid w:val="009B733F"/>
    <w:rsid w:val="009B7602"/>
    <w:rsid w:val="009C03B5"/>
    <w:rsid w:val="009C4A8B"/>
    <w:rsid w:val="009C601A"/>
    <w:rsid w:val="009D0848"/>
    <w:rsid w:val="009D5E47"/>
    <w:rsid w:val="009D6012"/>
    <w:rsid w:val="009E02E5"/>
    <w:rsid w:val="009E2605"/>
    <w:rsid w:val="009E43B3"/>
    <w:rsid w:val="009E4964"/>
    <w:rsid w:val="009E4B87"/>
    <w:rsid w:val="009F1D6B"/>
    <w:rsid w:val="009F2210"/>
    <w:rsid w:val="009F2BC1"/>
    <w:rsid w:val="009F3C18"/>
    <w:rsid w:val="009F3CCA"/>
    <w:rsid w:val="00A032DE"/>
    <w:rsid w:val="00A0396A"/>
    <w:rsid w:val="00A05AE5"/>
    <w:rsid w:val="00A06CE3"/>
    <w:rsid w:val="00A06F55"/>
    <w:rsid w:val="00A0737A"/>
    <w:rsid w:val="00A0766E"/>
    <w:rsid w:val="00A14361"/>
    <w:rsid w:val="00A21E2E"/>
    <w:rsid w:val="00A236D4"/>
    <w:rsid w:val="00A23F5C"/>
    <w:rsid w:val="00A24750"/>
    <w:rsid w:val="00A25148"/>
    <w:rsid w:val="00A34384"/>
    <w:rsid w:val="00A34F4E"/>
    <w:rsid w:val="00A35010"/>
    <w:rsid w:val="00A36FEA"/>
    <w:rsid w:val="00A4046A"/>
    <w:rsid w:val="00A41D10"/>
    <w:rsid w:val="00A43A3A"/>
    <w:rsid w:val="00A44045"/>
    <w:rsid w:val="00A473F9"/>
    <w:rsid w:val="00A5054E"/>
    <w:rsid w:val="00A554E1"/>
    <w:rsid w:val="00A56DE3"/>
    <w:rsid w:val="00A62657"/>
    <w:rsid w:val="00A626C3"/>
    <w:rsid w:val="00A628CB"/>
    <w:rsid w:val="00A6350F"/>
    <w:rsid w:val="00A66335"/>
    <w:rsid w:val="00A7166C"/>
    <w:rsid w:val="00A7197A"/>
    <w:rsid w:val="00A729DB"/>
    <w:rsid w:val="00A7318C"/>
    <w:rsid w:val="00A7436F"/>
    <w:rsid w:val="00A74CED"/>
    <w:rsid w:val="00A74DB6"/>
    <w:rsid w:val="00A800F8"/>
    <w:rsid w:val="00A8066D"/>
    <w:rsid w:val="00A8104E"/>
    <w:rsid w:val="00A82B46"/>
    <w:rsid w:val="00A90174"/>
    <w:rsid w:val="00A93760"/>
    <w:rsid w:val="00A93C52"/>
    <w:rsid w:val="00A9408A"/>
    <w:rsid w:val="00AA10F1"/>
    <w:rsid w:val="00AA5CCF"/>
    <w:rsid w:val="00AB1524"/>
    <w:rsid w:val="00AB3724"/>
    <w:rsid w:val="00AC01E4"/>
    <w:rsid w:val="00AC1619"/>
    <w:rsid w:val="00AC20C1"/>
    <w:rsid w:val="00AC2454"/>
    <w:rsid w:val="00AC2DDA"/>
    <w:rsid w:val="00AC7B34"/>
    <w:rsid w:val="00AD0B41"/>
    <w:rsid w:val="00AE01D3"/>
    <w:rsid w:val="00AE070E"/>
    <w:rsid w:val="00AE102C"/>
    <w:rsid w:val="00AE28DD"/>
    <w:rsid w:val="00AE400D"/>
    <w:rsid w:val="00AE41AA"/>
    <w:rsid w:val="00AE48DF"/>
    <w:rsid w:val="00AE5E35"/>
    <w:rsid w:val="00AE7748"/>
    <w:rsid w:val="00B044C3"/>
    <w:rsid w:val="00B067DE"/>
    <w:rsid w:val="00B07E75"/>
    <w:rsid w:val="00B14874"/>
    <w:rsid w:val="00B15DEC"/>
    <w:rsid w:val="00B2165C"/>
    <w:rsid w:val="00B22A38"/>
    <w:rsid w:val="00B2556B"/>
    <w:rsid w:val="00B256EC"/>
    <w:rsid w:val="00B25992"/>
    <w:rsid w:val="00B360C6"/>
    <w:rsid w:val="00B3615B"/>
    <w:rsid w:val="00B41610"/>
    <w:rsid w:val="00B453A2"/>
    <w:rsid w:val="00B45A6F"/>
    <w:rsid w:val="00B51844"/>
    <w:rsid w:val="00B54209"/>
    <w:rsid w:val="00B56C97"/>
    <w:rsid w:val="00B63577"/>
    <w:rsid w:val="00B65362"/>
    <w:rsid w:val="00B653C1"/>
    <w:rsid w:val="00B67BA9"/>
    <w:rsid w:val="00B706A0"/>
    <w:rsid w:val="00B71453"/>
    <w:rsid w:val="00B725AD"/>
    <w:rsid w:val="00B73139"/>
    <w:rsid w:val="00B7319E"/>
    <w:rsid w:val="00B7417E"/>
    <w:rsid w:val="00B747BA"/>
    <w:rsid w:val="00B74D18"/>
    <w:rsid w:val="00B751F6"/>
    <w:rsid w:val="00B76A38"/>
    <w:rsid w:val="00B8192F"/>
    <w:rsid w:val="00B822F5"/>
    <w:rsid w:val="00B83641"/>
    <w:rsid w:val="00B84E75"/>
    <w:rsid w:val="00B9610E"/>
    <w:rsid w:val="00BA3191"/>
    <w:rsid w:val="00BA3A2D"/>
    <w:rsid w:val="00BA4942"/>
    <w:rsid w:val="00BB7BDA"/>
    <w:rsid w:val="00BC3288"/>
    <w:rsid w:val="00BC4FB1"/>
    <w:rsid w:val="00BC5BF4"/>
    <w:rsid w:val="00BC7BE9"/>
    <w:rsid w:val="00BD373E"/>
    <w:rsid w:val="00BD40D9"/>
    <w:rsid w:val="00BD5E6D"/>
    <w:rsid w:val="00BD609E"/>
    <w:rsid w:val="00BE0381"/>
    <w:rsid w:val="00BE22EE"/>
    <w:rsid w:val="00BE3BC5"/>
    <w:rsid w:val="00BE6EF3"/>
    <w:rsid w:val="00BE7AC0"/>
    <w:rsid w:val="00BF03EA"/>
    <w:rsid w:val="00BF1CCD"/>
    <w:rsid w:val="00BF2220"/>
    <w:rsid w:val="00BF259E"/>
    <w:rsid w:val="00BF6464"/>
    <w:rsid w:val="00BF74B0"/>
    <w:rsid w:val="00C0485D"/>
    <w:rsid w:val="00C05DD6"/>
    <w:rsid w:val="00C1191D"/>
    <w:rsid w:val="00C12AB9"/>
    <w:rsid w:val="00C13F2C"/>
    <w:rsid w:val="00C208C3"/>
    <w:rsid w:val="00C249CC"/>
    <w:rsid w:val="00C25137"/>
    <w:rsid w:val="00C254A0"/>
    <w:rsid w:val="00C279EC"/>
    <w:rsid w:val="00C31F22"/>
    <w:rsid w:val="00C32F93"/>
    <w:rsid w:val="00C356AA"/>
    <w:rsid w:val="00C42C0C"/>
    <w:rsid w:val="00C446BE"/>
    <w:rsid w:val="00C449E9"/>
    <w:rsid w:val="00C454CE"/>
    <w:rsid w:val="00C456EE"/>
    <w:rsid w:val="00C46098"/>
    <w:rsid w:val="00C56509"/>
    <w:rsid w:val="00C566C5"/>
    <w:rsid w:val="00C60B4A"/>
    <w:rsid w:val="00C615CC"/>
    <w:rsid w:val="00C621C7"/>
    <w:rsid w:val="00C633C3"/>
    <w:rsid w:val="00C6459C"/>
    <w:rsid w:val="00C645E1"/>
    <w:rsid w:val="00C65104"/>
    <w:rsid w:val="00C65342"/>
    <w:rsid w:val="00C6568B"/>
    <w:rsid w:val="00C65B1F"/>
    <w:rsid w:val="00C70A00"/>
    <w:rsid w:val="00C71D28"/>
    <w:rsid w:val="00C7440D"/>
    <w:rsid w:val="00C764F1"/>
    <w:rsid w:val="00C82630"/>
    <w:rsid w:val="00C86A87"/>
    <w:rsid w:val="00C91459"/>
    <w:rsid w:val="00C91717"/>
    <w:rsid w:val="00C9184F"/>
    <w:rsid w:val="00C91E58"/>
    <w:rsid w:val="00C939EF"/>
    <w:rsid w:val="00CA1FDE"/>
    <w:rsid w:val="00CA2191"/>
    <w:rsid w:val="00CA33D7"/>
    <w:rsid w:val="00CA54AC"/>
    <w:rsid w:val="00CA6FD3"/>
    <w:rsid w:val="00CB007F"/>
    <w:rsid w:val="00CB183B"/>
    <w:rsid w:val="00CB5E05"/>
    <w:rsid w:val="00CB6227"/>
    <w:rsid w:val="00CC715E"/>
    <w:rsid w:val="00CD046A"/>
    <w:rsid w:val="00CD0F20"/>
    <w:rsid w:val="00CD6C9D"/>
    <w:rsid w:val="00CD6CF1"/>
    <w:rsid w:val="00CD7F8B"/>
    <w:rsid w:val="00CE1A94"/>
    <w:rsid w:val="00CE2234"/>
    <w:rsid w:val="00CE26AC"/>
    <w:rsid w:val="00CE61CD"/>
    <w:rsid w:val="00CF085C"/>
    <w:rsid w:val="00CF0CDF"/>
    <w:rsid w:val="00CF21F6"/>
    <w:rsid w:val="00CF494F"/>
    <w:rsid w:val="00CF694D"/>
    <w:rsid w:val="00CF6FBA"/>
    <w:rsid w:val="00CF7C6C"/>
    <w:rsid w:val="00CF7FC7"/>
    <w:rsid w:val="00D0071A"/>
    <w:rsid w:val="00D0082F"/>
    <w:rsid w:val="00D0300A"/>
    <w:rsid w:val="00D0529E"/>
    <w:rsid w:val="00D05D62"/>
    <w:rsid w:val="00D06186"/>
    <w:rsid w:val="00D06344"/>
    <w:rsid w:val="00D104C9"/>
    <w:rsid w:val="00D133CB"/>
    <w:rsid w:val="00D14460"/>
    <w:rsid w:val="00D20BBB"/>
    <w:rsid w:val="00D2322F"/>
    <w:rsid w:val="00D249CA"/>
    <w:rsid w:val="00D27607"/>
    <w:rsid w:val="00D27B00"/>
    <w:rsid w:val="00D32F36"/>
    <w:rsid w:val="00D35206"/>
    <w:rsid w:val="00D40DEA"/>
    <w:rsid w:val="00D42FB5"/>
    <w:rsid w:val="00D43BD4"/>
    <w:rsid w:val="00D50CB9"/>
    <w:rsid w:val="00D52D70"/>
    <w:rsid w:val="00D544F2"/>
    <w:rsid w:val="00D5559C"/>
    <w:rsid w:val="00D55C9A"/>
    <w:rsid w:val="00D570F2"/>
    <w:rsid w:val="00D61E58"/>
    <w:rsid w:val="00D629F2"/>
    <w:rsid w:val="00D644B1"/>
    <w:rsid w:val="00D71BC3"/>
    <w:rsid w:val="00D7249A"/>
    <w:rsid w:val="00D729BA"/>
    <w:rsid w:val="00D73134"/>
    <w:rsid w:val="00D7383A"/>
    <w:rsid w:val="00D825FC"/>
    <w:rsid w:val="00D8383B"/>
    <w:rsid w:val="00D853CC"/>
    <w:rsid w:val="00D90561"/>
    <w:rsid w:val="00D90E27"/>
    <w:rsid w:val="00D923D6"/>
    <w:rsid w:val="00D95A57"/>
    <w:rsid w:val="00D970D6"/>
    <w:rsid w:val="00DA0387"/>
    <w:rsid w:val="00DA0A89"/>
    <w:rsid w:val="00DA10B3"/>
    <w:rsid w:val="00DA30E9"/>
    <w:rsid w:val="00DB1198"/>
    <w:rsid w:val="00DB1AA6"/>
    <w:rsid w:val="00DB2C69"/>
    <w:rsid w:val="00DB332C"/>
    <w:rsid w:val="00DC068F"/>
    <w:rsid w:val="00DC2050"/>
    <w:rsid w:val="00DC2214"/>
    <w:rsid w:val="00DC37D0"/>
    <w:rsid w:val="00DC3BE4"/>
    <w:rsid w:val="00DC5316"/>
    <w:rsid w:val="00DC5415"/>
    <w:rsid w:val="00DD03BA"/>
    <w:rsid w:val="00DD3101"/>
    <w:rsid w:val="00DD692C"/>
    <w:rsid w:val="00DD7DC3"/>
    <w:rsid w:val="00DE5E61"/>
    <w:rsid w:val="00DE7557"/>
    <w:rsid w:val="00DF1C27"/>
    <w:rsid w:val="00DF2A8E"/>
    <w:rsid w:val="00DF3F3A"/>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4AD9"/>
    <w:rsid w:val="00E35BFD"/>
    <w:rsid w:val="00E37AAA"/>
    <w:rsid w:val="00E4044A"/>
    <w:rsid w:val="00E413E1"/>
    <w:rsid w:val="00E4267D"/>
    <w:rsid w:val="00E42D45"/>
    <w:rsid w:val="00E42EEA"/>
    <w:rsid w:val="00E43FC5"/>
    <w:rsid w:val="00E4610C"/>
    <w:rsid w:val="00E4748F"/>
    <w:rsid w:val="00E50FDF"/>
    <w:rsid w:val="00E512C0"/>
    <w:rsid w:val="00E520A5"/>
    <w:rsid w:val="00E52BE0"/>
    <w:rsid w:val="00E52C77"/>
    <w:rsid w:val="00E55E06"/>
    <w:rsid w:val="00E60033"/>
    <w:rsid w:val="00E61098"/>
    <w:rsid w:val="00E639B8"/>
    <w:rsid w:val="00E64879"/>
    <w:rsid w:val="00E6495A"/>
    <w:rsid w:val="00E663D7"/>
    <w:rsid w:val="00E67D3E"/>
    <w:rsid w:val="00E71191"/>
    <w:rsid w:val="00E81368"/>
    <w:rsid w:val="00E817F5"/>
    <w:rsid w:val="00E85150"/>
    <w:rsid w:val="00E8570D"/>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C2032"/>
    <w:rsid w:val="00EC431D"/>
    <w:rsid w:val="00EC44BD"/>
    <w:rsid w:val="00EC7212"/>
    <w:rsid w:val="00ED0D44"/>
    <w:rsid w:val="00ED1DB4"/>
    <w:rsid w:val="00ED32A4"/>
    <w:rsid w:val="00ED36CF"/>
    <w:rsid w:val="00ED3ED2"/>
    <w:rsid w:val="00ED66BF"/>
    <w:rsid w:val="00ED7878"/>
    <w:rsid w:val="00EE0E86"/>
    <w:rsid w:val="00EE2762"/>
    <w:rsid w:val="00EE3B76"/>
    <w:rsid w:val="00EE56A3"/>
    <w:rsid w:val="00EE65A9"/>
    <w:rsid w:val="00EE737C"/>
    <w:rsid w:val="00EF287D"/>
    <w:rsid w:val="00EF45F8"/>
    <w:rsid w:val="00EF5345"/>
    <w:rsid w:val="00EF7490"/>
    <w:rsid w:val="00EF7971"/>
    <w:rsid w:val="00EF7D95"/>
    <w:rsid w:val="00F00F16"/>
    <w:rsid w:val="00F0148B"/>
    <w:rsid w:val="00F03287"/>
    <w:rsid w:val="00F051C8"/>
    <w:rsid w:val="00F10B90"/>
    <w:rsid w:val="00F123DC"/>
    <w:rsid w:val="00F16E19"/>
    <w:rsid w:val="00F210E3"/>
    <w:rsid w:val="00F217A6"/>
    <w:rsid w:val="00F21B06"/>
    <w:rsid w:val="00F23B9B"/>
    <w:rsid w:val="00F2472B"/>
    <w:rsid w:val="00F25047"/>
    <w:rsid w:val="00F252EC"/>
    <w:rsid w:val="00F2607B"/>
    <w:rsid w:val="00F31A8C"/>
    <w:rsid w:val="00F328E6"/>
    <w:rsid w:val="00F40664"/>
    <w:rsid w:val="00F40F10"/>
    <w:rsid w:val="00F43CAD"/>
    <w:rsid w:val="00F47A0D"/>
    <w:rsid w:val="00F47E2F"/>
    <w:rsid w:val="00F50D34"/>
    <w:rsid w:val="00F512AB"/>
    <w:rsid w:val="00F52EFF"/>
    <w:rsid w:val="00F53DAD"/>
    <w:rsid w:val="00F54D14"/>
    <w:rsid w:val="00F57200"/>
    <w:rsid w:val="00F604CC"/>
    <w:rsid w:val="00F6162B"/>
    <w:rsid w:val="00F62805"/>
    <w:rsid w:val="00F64B1B"/>
    <w:rsid w:val="00F65493"/>
    <w:rsid w:val="00F70B2C"/>
    <w:rsid w:val="00F71D76"/>
    <w:rsid w:val="00F73DAD"/>
    <w:rsid w:val="00F76F14"/>
    <w:rsid w:val="00F7718D"/>
    <w:rsid w:val="00F77BF7"/>
    <w:rsid w:val="00F804B3"/>
    <w:rsid w:val="00F8288C"/>
    <w:rsid w:val="00F83582"/>
    <w:rsid w:val="00F84333"/>
    <w:rsid w:val="00F846D2"/>
    <w:rsid w:val="00F90393"/>
    <w:rsid w:val="00F97B7A"/>
    <w:rsid w:val="00FA0B0A"/>
    <w:rsid w:val="00FA19A0"/>
    <w:rsid w:val="00FA1CAA"/>
    <w:rsid w:val="00FA232D"/>
    <w:rsid w:val="00FA3D10"/>
    <w:rsid w:val="00FA5A31"/>
    <w:rsid w:val="00FB21B0"/>
    <w:rsid w:val="00FB5B8D"/>
    <w:rsid w:val="00FB6CE9"/>
    <w:rsid w:val="00FB7212"/>
    <w:rsid w:val="00FC0E7F"/>
    <w:rsid w:val="00FC0EEE"/>
    <w:rsid w:val="00FC6723"/>
    <w:rsid w:val="00FC6885"/>
    <w:rsid w:val="00FC755A"/>
    <w:rsid w:val="00FD131F"/>
    <w:rsid w:val="00FD1C35"/>
    <w:rsid w:val="00FD2811"/>
    <w:rsid w:val="00FD4394"/>
    <w:rsid w:val="00FD5522"/>
    <w:rsid w:val="00FD55B0"/>
    <w:rsid w:val="00FD620F"/>
    <w:rsid w:val="00FD7D70"/>
    <w:rsid w:val="00FE0F74"/>
    <w:rsid w:val="00FE10F6"/>
    <w:rsid w:val="00FE3A20"/>
    <w:rsid w:val="00FE55D9"/>
    <w:rsid w:val="00FE5B31"/>
    <w:rsid w:val="00FE6E02"/>
    <w:rsid w:val="00FE7055"/>
    <w:rsid w:val="00FE77EE"/>
    <w:rsid w:val="00FE7DB7"/>
    <w:rsid w:val="00FF056C"/>
    <w:rsid w:val="00FF2A2C"/>
    <w:rsid w:val="00FF3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A54AC"/>
    <w:pPr>
      <w:shd w:val="clear" w:color="auto" w:fill="E6EEF0" w:themeFill="accent5" w:themeFillTint="33"/>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14685-7305-4F4F-9825-1976E0F2A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33</Pages>
  <Words>6180</Words>
  <Characters>35228</Characters>
  <Application>Microsoft Office Word</Application>
  <DocSecurity>0</DocSecurity>
  <Lines>293</Lines>
  <Paragraphs>82</Paragraphs>
  <ScaleCrop>false</ScaleCrop>
  <HeadingPairs>
    <vt:vector size="4" baseType="variant">
      <vt:variant>
        <vt:lpstr>Titre</vt:lpstr>
      </vt:variant>
      <vt:variant>
        <vt:i4>1</vt:i4>
      </vt:variant>
      <vt:variant>
        <vt:lpstr>Titres</vt:lpstr>
      </vt:variant>
      <vt:variant>
        <vt:i4>50</vt:i4>
      </vt:variant>
    </vt:vector>
  </HeadingPairs>
  <TitlesOfParts>
    <vt:vector size="51" baseType="lpstr">
      <vt:lpstr/>
      <vt:lpstr>The science of sleep and dreams</vt:lpstr>
      <vt:lpstr>Dreams</vt:lpstr>
      <vt:lpstr>    Modern definition </vt:lpstr>
      <vt:lpstr>    Dreams as a scientific object</vt:lpstr>
      <vt:lpstr>Sleep</vt:lpstr>
      <vt:lpstr>    Definition</vt:lpstr>
      <vt:lpstr>    Polysomnographic recordings</vt:lpstr>
      <vt:lpstr>    Sleep stages</vt:lpstr>
      <vt:lpstr>        Wakefulness</vt:lpstr>
      <vt:lpstr>        N1 sleep</vt:lpstr>
      <vt:lpstr>        N2 sleep</vt:lpstr>
      <vt:lpstr>        N3 sleep</vt:lpstr>
      <vt:lpstr>    Sleep architecture</vt:lpstr>
      <vt:lpstr>    Methodology: EEG and ERP</vt:lpstr>
      <vt:lpstr>Link between dreaming and sleep stages</vt:lpstr>
      <vt:lpstr>    The REM sleep hypothesis of dreaming</vt:lpstr>
      <vt:lpstr>    The new hypothesis: a continuum of mentation during sleep?</vt:lpstr>
      <vt:lpstr>Neurophysiological correlates of dreaming</vt:lpstr>
      <vt:lpstr>    A scientific deadlock</vt:lpstr>
      <vt:lpstr>    Brain activity during REM sleep</vt:lpstr>
      <vt:lpstr>    Brain activity in the minutes preceding awakening</vt:lpstr>
      <vt:lpstr>    Dreaming and the default mode network</vt:lpstr>
      <vt:lpstr>    Methodology; fMRI and functional connectivity</vt:lpstr>
      <vt:lpstr>Cerebral correlates of dream recall </vt:lpstr>
      <vt:lpstr>Dream recall frequency</vt:lpstr>
      <vt:lpstr>    Inter- and intra-individuals variability in DRF</vt:lpstr>
      <vt:lpstr>    Group comparisons of high and low dream recallers</vt:lpstr>
      <vt:lpstr>Parameters correlated with DRF</vt:lpstr>
      <vt:lpstr>    Psychological factors</vt:lpstr>
      <vt:lpstr>    Physiological parameters</vt:lpstr>
      <vt:lpstr>    Sleep parameters</vt:lpstr>
      <vt:lpstr>Brain activity associated with a high or low DRF</vt:lpstr>
      <vt:lpstr>    EEG studies</vt:lpstr>
      <vt:lpstr>    PET study</vt:lpstr>
      <vt:lpstr>    Remaining questions</vt:lpstr>
      <vt:lpstr>Dream content and dream function</vt:lpstr>
      <vt:lpstr>Dream content</vt:lpstr>
      <vt:lpstr>    Methodology: basic principles of dream content analysis</vt:lpstr>
      <vt:lpstr>    Experimental results</vt:lpstr>
      <vt:lpstr>    The memory sources of dreams</vt:lpstr>
      <vt:lpstr>The function(s) of dreams</vt:lpstr>
      <vt:lpstr>    Historical perspective</vt:lpstr>
      <vt:lpstr>    Emotional regulation</vt:lpstr>
      <vt:lpstr>    Memory processing</vt:lpstr>
      <vt:lpstr>    Others hypotheses</vt:lpstr>
      <vt:lpstr>Hypothesis and objectives</vt:lpstr>
      <vt:lpstr>Unresolved issues</vt:lpstr>
      <vt:lpstr>    Differences between HR and LR at awakening</vt:lpstr>
      <vt:lpstr>    Differences in the micro-structure of HR and LR</vt:lpstr>
      <vt:lpstr>    What are the memory sources of dreaming? </vt:lpstr>
    </vt:vector>
  </TitlesOfParts>
  <Company>Microsoft</Company>
  <LinksUpToDate>false</LinksUpToDate>
  <CharactersWithSpaces>413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Vallat</dc:creator>
  <cp:keywords/>
  <dc:description/>
  <cp:lastModifiedBy>Raphael Vallat</cp:lastModifiedBy>
  <cp:revision>1102</cp:revision>
  <dcterms:created xsi:type="dcterms:W3CDTF">2017-01-05T08:37:00Z</dcterms:created>
  <dcterms:modified xsi:type="dcterms:W3CDTF">2017-08-1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xrtyA6tv"/&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